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2C2D6E" w14:textId="77777777" w:rsidR="00362E00" w:rsidRPr="00DC00E3" w:rsidRDefault="00362E00" w:rsidP="003731A1">
      <w:pPr>
        <w:pBdr>
          <w:top w:val="nil"/>
          <w:left w:val="nil"/>
          <w:bottom w:val="nil"/>
          <w:right w:val="nil"/>
          <w:between w:val="nil"/>
        </w:pBdr>
        <w:spacing w:after="0" w:line="240" w:lineRule="auto"/>
        <w:jc w:val="center"/>
        <w:rPr>
          <w:rFonts w:ascii="Cambria" w:hAnsi="Cambria"/>
          <w:b/>
          <w:bCs/>
          <w:sz w:val="28"/>
          <w:szCs w:val="28"/>
        </w:rPr>
      </w:pPr>
      <w:r>
        <w:rPr>
          <w:rFonts w:ascii="Cambria" w:hAnsi="Cambria"/>
          <w:b/>
          <w:bCs/>
          <w:sz w:val="28"/>
          <w:szCs w:val="28"/>
        </w:rPr>
        <w:t>Digitalisasi Studi Islam: Arah Baru Pendidikan Islam Indonesia Menuju Masyarakat 5.0</w:t>
      </w:r>
    </w:p>
    <w:p w14:paraId="1BB652A2" w14:textId="77777777" w:rsidR="00B051E7" w:rsidRDefault="00B051E7" w:rsidP="006A2AF6">
      <w:pPr>
        <w:spacing w:after="0" w:line="240" w:lineRule="auto"/>
        <w:jc w:val="both"/>
        <w:rPr>
          <w:rFonts w:ascii="Cambria" w:eastAsia="Garamond" w:hAnsi="Cambria" w:cs="Garamond"/>
          <w:b/>
          <w:bCs/>
          <w:color w:val="000000"/>
          <w:sz w:val="28"/>
          <w:szCs w:val="28"/>
        </w:rPr>
      </w:pPr>
    </w:p>
    <w:p w14:paraId="546E9462" w14:textId="51C5CCDD" w:rsidR="005335E5" w:rsidRDefault="00362E00" w:rsidP="003731A1">
      <w:pPr>
        <w:pStyle w:val="NoSpacing"/>
        <w:tabs>
          <w:tab w:val="left" w:pos="4296"/>
        </w:tabs>
        <w:jc w:val="center"/>
        <w:rPr>
          <w:rFonts w:ascii="Cambria" w:eastAsia="Garamond" w:hAnsi="Cambria" w:cs="Garamond"/>
          <w:b/>
          <w:color w:val="000000"/>
          <w:sz w:val="20"/>
          <w:szCs w:val="20"/>
          <w:vertAlign w:val="superscript"/>
          <w:lang w:val="en-US"/>
        </w:rPr>
      </w:pPr>
      <w:r w:rsidRPr="003731A1">
        <w:rPr>
          <w:rFonts w:ascii="Cambria" w:eastAsia="Garamond" w:hAnsi="Cambria" w:cs="Garamond"/>
          <w:b/>
          <w:color w:val="000000"/>
          <w:sz w:val="20"/>
          <w:szCs w:val="20"/>
        </w:rPr>
        <w:t>Zahratun Halimah</w:t>
      </w:r>
      <w:r w:rsidR="00CC3B48" w:rsidRPr="003731A1">
        <w:rPr>
          <w:rFonts w:ascii="Cambria" w:eastAsia="Garamond" w:hAnsi="Cambria" w:cs="Garamond"/>
          <w:b/>
          <w:color w:val="000000"/>
          <w:sz w:val="20"/>
          <w:szCs w:val="20"/>
          <w:lang w:val="en-US"/>
        </w:rPr>
        <w:t xml:space="preserve">, </w:t>
      </w:r>
      <w:r w:rsidRPr="003731A1">
        <w:rPr>
          <w:rFonts w:ascii="Cambria" w:eastAsia="Garamond" w:hAnsi="Cambria" w:cs="Garamond"/>
          <w:b/>
          <w:color w:val="000000"/>
          <w:sz w:val="20"/>
          <w:szCs w:val="20"/>
        </w:rPr>
        <w:t>Maulida Fitriani</w:t>
      </w:r>
      <w:r w:rsidRPr="003731A1">
        <w:rPr>
          <w:rFonts w:ascii="Cambria" w:eastAsia="Garamond" w:hAnsi="Cambria" w:cs="Garamond"/>
          <w:b/>
          <w:color w:val="000000"/>
          <w:sz w:val="20"/>
          <w:szCs w:val="20"/>
          <w:vertAlign w:val="superscript"/>
          <w:lang w:val="en-US"/>
        </w:rPr>
        <w:t xml:space="preserve"> </w:t>
      </w:r>
      <w:r w:rsidR="00CC3B48" w:rsidRPr="003731A1">
        <w:rPr>
          <w:rFonts w:ascii="Cambria" w:eastAsia="Garamond" w:hAnsi="Cambria" w:cs="Garamond"/>
          <w:b/>
          <w:color w:val="000000"/>
          <w:sz w:val="20"/>
          <w:szCs w:val="20"/>
          <w:lang w:val="en-US"/>
        </w:rPr>
        <w:t xml:space="preserve">, </w:t>
      </w:r>
      <w:r w:rsidRPr="003731A1">
        <w:rPr>
          <w:rFonts w:ascii="Cambria" w:eastAsia="Garamond" w:hAnsi="Cambria" w:cs="Garamond"/>
          <w:b/>
          <w:color w:val="000000"/>
          <w:sz w:val="20"/>
          <w:szCs w:val="20"/>
        </w:rPr>
        <w:t>Mukmin</w:t>
      </w:r>
      <w:r w:rsidRPr="003731A1">
        <w:rPr>
          <w:rFonts w:ascii="Cambria" w:eastAsia="Garamond" w:hAnsi="Cambria" w:cs="Garamond"/>
          <w:b/>
          <w:color w:val="000000"/>
          <w:sz w:val="20"/>
          <w:szCs w:val="20"/>
          <w:vertAlign w:val="superscript"/>
          <w:lang w:val="en-US"/>
        </w:rPr>
        <w:t xml:space="preserve"> </w:t>
      </w:r>
    </w:p>
    <w:p w14:paraId="2C512369" w14:textId="77777777" w:rsidR="002B416E" w:rsidRPr="003731A1" w:rsidRDefault="002B416E" w:rsidP="003731A1">
      <w:pPr>
        <w:pStyle w:val="NoSpacing"/>
        <w:tabs>
          <w:tab w:val="left" w:pos="4296"/>
        </w:tabs>
        <w:jc w:val="center"/>
        <w:rPr>
          <w:rFonts w:ascii="Cambria" w:eastAsia="Garamond" w:hAnsi="Cambria" w:cs="Garamond"/>
          <w:b/>
          <w:color w:val="000000"/>
          <w:sz w:val="20"/>
          <w:szCs w:val="20"/>
          <w:vertAlign w:val="superscript"/>
          <w:lang w:val="en-US"/>
        </w:rPr>
      </w:pPr>
    </w:p>
    <w:p w14:paraId="4619C835" w14:textId="0B91267B" w:rsidR="00362E00" w:rsidRPr="003F4467" w:rsidRDefault="00362E00" w:rsidP="003731A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color w:val="000000"/>
        </w:rPr>
      </w:pPr>
      <w:r w:rsidRPr="00362E00">
        <w:rPr>
          <w:rFonts w:ascii="Garamond" w:eastAsia="Garamond" w:hAnsi="Garamond" w:cs="Garamond"/>
          <w:color w:val="000000"/>
          <w:sz w:val="22"/>
          <w:szCs w:val="22"/>
        </w:rPr>
        <w:t>Universitas Kutai Kartanegara Tenggarong, Indonesia</w:t>
      </w:r>
    </w:p>
    <w:p w14:paraId="7F2F84F3" w14:textId="115A56EF" w:rsidR="00362E00" w:rsidRPr="00362E00" w:rsidRDefault="000E4F2B" w:rsidP="003731A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color w:val="215E99" w:themeColor="text2" w:themeTint="BF"/>
          <w:sz w:val="20"/>
          <w:szCs w:val="20"/>
        </w:rPr>
      </w:pPr>
      <w:hyperlink r:id="rId8" w:history="1">
        <w:r w:rsidR="002B416E" w:rsidRPr="00597C5C">
          <w:rPr>
            <w:rStyle w:val="Hyperlink"/>
            <w:rFonts w:ascii="Cambria" w:eastAsia="Garamond" w:hAnsi="Cambria" w:cs="Garamond"/>
            <w:i/>
            <w:iCs/>
            <w:sz w:val="20"/>
            <w:szCs w:val="20"/>
          </w:rPr>
          <w:t>zahratunhalimah219@gmail.com</w:t>
        </w:r>
      </w:hyperlink>
      <w:r w:rsidR="00362E00" w:rsidRPr="00362E00">
        <w:rPr>
          <w:rFonts w:ascii="Cambria" w:hAnsi="Cambria"/>
          <w:i/>
          <w:iCs/>
          <w:color w:val="215E99" w:themeColor="text2" w:themeTint="BF"/>
          <w:sz w:val="20"/>
          <w:szCs w:val="20"/>
        </w:rPr>
        <w:t xml:space="preserve">, </w:t>
      </w:r>
      <w:hyperlink r:id="rId9" w:history="1">
        <w:r w:rsidR="00362E00" w:rsidRPr="00362E00">
          <w:rPr>
            <w:rStyle w:val="Hyperlink"/>
            <w:rFonts w:ascii="Cambria" w:eastAsia="Garamond" w:hAnsi="Cambria" w:cs="Garamond"/>
            <w:i/>
            <w:iCs/>
            <w:color w:val="215E99" w:themeColor="text2" w:themeTint="BF"/>
            <w:sz w:val="20"/>
            <w:szCs w:val="20"/>
          </w:rPr>
          <w:t>Fmaulida041@gmail.com</w:t>
        </w:r>
      </w:hyperlink>
      <w:r w:rsidR="00362E00" w:rsidRPr="00362E00">
        <w:rPr>
          <w:rFonts w:ascii="Cambria" w:hAnsi="Cambria"/>
          <w:i/>
          <w:iCs/>
          <w:color w:val="215E99" w:themeColor="text2" w:themeTint="BF"/>
          <w:sz w:val="20"/>
          <w:szCs w:val="20"/>
        </w:rPr>
        <w:t>,</w:t>
      </w:r>
      <w:hyperlink r:id="rId10" w:history="1">
        <w:r w:rsidR="00362E00" w:rsidRPr="00362E00">
          <w:rPr>
            <w:rStyle w:val="Hyperlink"/>
            <w:rFonts w:ascii="Cambria" w:eastAsia="Garamond" w:hAnsi="Cambria" w:cs="Garamond"/>
            <w:i/>
            <w:iCs/>
            <w:color w:val="215E99" w:themeColor="text2" w:themeTint="BF"/>
            <w:sz w:val="20"/>
            <w:szCs w:val="20"/>
          </w:rPr>
          <w:t>Mukmin@unikarta.ac.id</w:t>
        </w:r>
      </w:hyperlink>
      <w:r w:rsidR="00362E00" w:rsidRPr="00362E00">
        <w:rPr>
          <w:rFonts w:ascii="Cambria" w:eastAsia="Garamond" w:hAnsi="Cambria" w:cs="Garamond"/>
          <w:i/>
          <w:iCs/>
          <w:color w:val="215E99" w:themeColor="text2" w:themeTint="BF"/>
          <w:sz w:val="20"/>
          <w:szCs w:val="20"/>
        </w:rPr>
        <w:t>.</w:t>
      </w:r>
    </w:p>
    <w:p w14:paraId="5D0C5137"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Garamond" w:hAnsi="Cambria" w:cs="Garamond"/>
          <w:i/>
          <w:iCs/>
          <w:color w:val="004E9A"/>
          <w:sz w:val="20"/>
          <w:szCs w:val="20"/>
          <w:u w:val="single"/>
        </w:rPr>
      </w:pPr>
    </w:p>
    <w:p w14:paraId="7A3578FB" w14:textId="50E614CE" w:rsidR="005335E5" w:rsidRDefault="005335E5" w:rsidP="006A2AF6">
      <w:pPr>
        <w:pStyle w:val="NoSpacing"/>
        <w:tabs>
          <w:tab w:val="left" w:pos="4296"/>
        </w:tabs>
        <w:jc w:val="both"/>
        <w:rPr>
          <w:rFonts w:ascii="Cambria" w:eastAsia="Garamond" w:hAnsi="Cambria" w:cs="Garamond"/>
          <w:b/>
          <w:i/>
          <w:iCs/>
          <w:color w:val="215E99" w:themeColor="text2" w:themeTint="BF"/>
          <w:sz w:val="20"/>
          <w:szCs w:val="20"/>
        </w:rPr>
      </w:pPr>
    </w:p>
    <w:p w14:paraId="733241CC" w14:textId="77777777" w:rsidR="005335E5" w:rsidRPr="005335E5" w:rsidRDefault="005335E5" w:rsidP="006A2AF6">
      <w:pPr>
        <w:pStyle w:val="NoSpacing"/>
        <w:tabs>
          <w:tab w:val="left" w:pos="4296"/>
        </w:tabs>
        <w:jc w:val="both"/>
        <w:rPr>
          <w:rFonts w:ascii="Cambria" w:hAnsi="Cambria"/>
          <w:i/>
          <w:iCs/>
          <w:sz w:val="20"/>
          <w:szCs w:val="20"/>
          <w:lang w:val="en-US"/>
        </w:rPr>
      </w:pPr>
    </w:p>
    <w:p w14:paraId="6E70FD7A" w14:textId="77777777" w:rsidR="00362E00" w:rsidRPr="00362E00" w:rsidRDefault="00362E00" w:rsidP="006A2AF6">
      <w:pPr>
        <w:pStyle w:val="Heading2"/>
        <w:spacing w:before="0" w:line="240" w:lineRule="auto"/>
        <w:jc w:val="both"/>
        <w:rPr>
          <w:rFonts w:ascii="Georgia" w:hAnsi="Georgia"/>
          <w:bCs/>
          <w:i/>
          <w:iCs/>
          <w:color w:val="auto"/>
          <w:sz w:val="20"/>
          <w:szCs w:val="20"/>
        </w:rPr>
      </w:pPr>
      <w:r w:rsidRPr="00362E00">
        <w:rPr>
          <w:rStyle w:val="Strong"/>
          <w:rFonts w:ascii="Georgia" w:hAnsi="Georgia"/>
          <w:bCs w:val="0"/>
          <w:i/>
          <w:iCs/>
          <w:color w:val="auto"/>
          <w:sz w:val="20"/>
          <w:szCs w:val="20"/>
        </w:rPr>
        <w:t>Abstract:</w:t>
      </w:r>
    </w:p>
    <w:p w14:paraId="7FB933B1" w14:textId="3FC846EA" w:rsid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0"/>
          <w:szCs w:val="20"/>
          <w:lang w:val="en-US" w:eastAsia="en-GB"/>
        </w:rPr>
      </w:pPr>
      <w:r w:rsidRPr="00362E00">
        <w:rPr>
          <w:rFonts w:ascii="Georgia" w:eastAsia="Times New Roman" w:hAnsi="Georgia" w:cs="Times New Roman"/>
          <w:i/>
          <w:iCs/>
          <w:sz w:val="20"/>
          <w:szCs w:val="20"/>
          <w:lang w:val="en-US" w:eastAsia="en-GB"/>
        </w:rPr>
        <w:t>Digitalization of Islamic studies in the era of Society 5.0 represents a significant shift in Islamic education, adapting it to technological advancements and the needs of the digital generation. The integration of e-learning platforms (LMS), multimedia interactive media, and artificial intelligence (AI) enhances the flexibility, efficiency, and interactivity of the learning process, allowing students to access Islamic knowledge more broadly. This digital transformation not only facilitates the dissemination of Islamic literature but also enables students to engage in global discussions and explore diverse perspectives on Islamic teachings. However, the implementation of digitalization faces several challenges, including the disparity in digital infrastructure between urban and rural areas, inadequate digital literacy among educators, and the need for improved ethical standards and information security. Despite these challenges, digitalization holds great potential to enhance the educational experience by making Islamic studies more accessible, inclusive, and engaging. This transformation fosters the development of a digitally literate, ethical, and knowledgeable generation, prepared to face the complexities of the globalized world.</w:t>
      </w:r>
    </w:p>
    <w:p w14:paraId="01555BB3" w14:textId="77777777" w:rsidR="002B416E" w:rsidRPr="00362E00" w:rsidRDefault="002B416E"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0"/>
          <w:szCs w:val="20"/>
          <w:lang w:val="en-US" w:eastAsia="en-GB"/>
        </w:rPr>
      </w:pPr>
    </w:p>
    <w:p w14:paraId="7F010F99" w14:textId="6AF8EB1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Garamond" w:hAnsi="Georgia" w:cs="Garamond"/>
          <w:i/>
          <w:iCs/>
          <w:color w:val="000000"/>
          <w:sz w:val="20"/>
          <w:szCs w:val="20"/>
        </w:rPr>
      </w:pPr>
      <w:r w:rsidRPr="00362E00">
        <w:rPr>
          <w:rFonts w:ascii="Georgia" w:eastAsia="Times New Roman" w:hAnsi="Georgia" w:cs="Times New Roman"/>
          <w:b/>
          <w:bCs/>
          <w:i/>
          <w:iCs/>
          <w:sz w:val="20"/>
          <w:szCs w:val="20"/>
          <w:lang w:val="en-US" w:eastAsia="en-GB"/>
        </w:rPr>
        <w:t>Keywords</w:t>
      </w:r>
      <w:r w:rsidRPr="00362E00">
        <w:rPr>
          <w:rFonts w:ascii="Georgia" w:eastAsia="Times New Roman" w:hAnsi="Georgia" w:cs="Times New Roman"/>
          <w:i/>
          <w:iCs/>
          <w:sz w:val="20"/>
          <w:szCs w:val="20"/>
          <w:lang w:val="en-US" w:eastAsia="en-GB"/>
        </w:rPr>
        <w:t>:</w:t>
      </w:r>
      <w:r w:rsidRPr="00362E00">
        <w:rPr>
          <w:rFonts w:ascii="Georgia" w:hAnsi="Georgia"/>
          <w:sz w:val="20"/>
          <w:szCs w:val="20"/>
        </w:rPr>
        <w:t xml:space="preserve"> </w:t>
      </w:r>
      <w:r w:rsidR="002B416E">
        <w:rPr>
          <w:rFonts w:ascii="Georgia" w:eastAsia="Times New Roman" w:hAnsi="Georgia" w:cs="Times New Roman"/>
          <w:i/>
          <w:iCs/>
          <w:sz w:val="20"/>
          <w:szCs w:val="20"/>
          <w:lang w:val="en-US" w:eastAsia="en-GB"/>
        </w:rPr>
        <w:t>D</w:t>
      </w:r>
      <w:r w:rsidRPr="00362E00">
        <w:rPr>
          <w:rFonts w:ascii="Georgia" w:eastAsia="Times New Roman" w:hAnsi="Georgia" w:cs="Times New Roman"/>
          <w:i/>
          <w:iCs/>
          <w:sz w:val="20"/>
          <w:szCs w:val="20"/>
          <w:lang w:val="en-US" w:eastAsia="en-GB"/>
        </w:rPr>
        <w:t>igitalization, Islamic education, Society 5.0, artificial intelligence.</w:t>
      </w:r>
    </w:p>
    <w:p w14:paraId="248FFA12" w14:textId="77777777" w:rsidR="005335E5" w:rsidRPr="00362E00" w:rsidRDefault="005335E5" w:rsidP="006A2AF6">
      <w:pPr>
        <w:spacing w:after="0" w:line="240" w:lineRule="auto"/>
        <w:jc w:val="both"/>
        <w:rPr>
          <w:rFonts w:ascii="Georgia" w:eastAsiaTheme="majorEastAsia" w:hAnsi="Georgia" w:cstheme="majorBidi"/>
          <w:sz w:val="20"/>
          <w:szCs w:val="20"/>
          <w:lang w:val="en-US"/>
        </w:rPr>
      </w:pPr>
    </w:p>
    <w:p w14:paraId="559A869C" w14:textId="77777777" w:rsidR="00362E00" w:rsidRPr="00362E00" w:rsidRDefault="00362E00" w:rsidP="006A2AF6">
      <w:pPr>
        <w:pStyle w:val="Heading2"/>
        <w:spacing w:before="0" w:line="240" w:lineRule="auto"/>
        <w:jc w:val="both"/>
        <w:rPr>
          <w:rFonts w:ascii="Georgia" w:hAnsi="Georgia"/>
          <w:bCs/>
          <w:color w:val="auto"/>
          <w:sz w:val="20"/>
          <w:szCs w:val="20"/>
        </w:rPr>
      </w:pPr>
      <w:r w:rsidRPr="00362E00">
        <w:rPr>
          <w:rStyle w:val="Strong"/>
          <w:rFonts w:ascii="Georgia" w:hAnsi="Georgia"/>
          <w:bCs w:val="0"/>
          <w:color w:val="auto"/>
          <w:sz w:val="20"/>
          <w:szCs w:val="20"/>
        </w:rPr>
        <w:t>Abstrak:</w:t>
      </w:r>
    </w:p>
    <w:p w14:paraId="242AF7CC" w14:textId="6A5FC9C3" w:rsidR="00362E00" w:rsidRDefault="00362E00" w:rsidP="006A2AF6">
      <w:pPr>
        <w:pBdr>
          <w:top w:val="nil"/>
          <w:left w:val="nil"/>
          <w:bottom w:val="nil"/>
          <w:right w:val="nil"/>
          <w:between w:val="nil"/>
        </w:pBdr>
        <w:spacing w:after="0" w:line="240" w:lineRule="auto"/>
        <w:jc w:val="both"/>
        <w:rPr>
          <w:rFonts w:ascii="Georgia" w:eastAsia="Times New Roman" w:hAnsi="Georgia" w:cs="Times New Roman"/>
          <w:sz w:val="20"/>
          <w:szCs w:val="20"/>
          <w:lang w:eastAsia="en-GB"/>
        </w:rPr>
      </w:pPr>
      <w:r w:rsidRPr="00362E00">
        <w:rPr>
          <w:rFonts w:ascii="Georgia" w:eastAsia="Times New Roman" w:hAnsi="Georgia" w:cs="Times New Roman"/>
          <w:sz w:val="20"/>
          <w:szCs w:val="20"/>
          <w:lang w:eastAsia="en-GB"/>
        </w:rPr>
        <w:t>Digitalisasi studi Islam di era Society 5.0 merupakan langkah penting dalam mengadaptasi pendidikan Islam dengan perkembangan teknologi dan kebutuhan generasi digital. Integrasi platform pembelajaran daring (LMS), media interaktif berbasis multimedia, dan kecerdasan buatan (AI) meningkatkan fleksibilitas, efisiensi, dan interaktivitas dalam proses pembelajaran, memungkinkan peserta didik mengakses pengetahuan Islam secara lebih luas. Transformasi digital ini tidak hanya mempermudah penyebaran literatur keislaman, tetapi juga memungkinkan peserta didik untuk terlibat dalam diskusi global dan mengeksplorasi berbagai perspektif dalam ajaran Islam. Namun, implementasi digitalisasi menghadapi beberapa tantangan, seperti ketimpangan infrastruktur digital antara daerah perkotaan dan terpencil, rendahnya literasi digital di kalangan pengajar, serta perlunya peningkatan standar etika dan keamanan informasi. Meskipun demikian, digitalisasi memiliki potensi besar untuk memperkaya pengalaman pendidikan dengan menjadikan studi Islam lebih aksesibel, inklusif, dan menarik. Transformasi ini mendukung pengembangan generasi yang cerdas digital, beretika, dan memiliki pengetahuan, siap menghadapi tantangan global yang semakin kompleks.</w:t>
      </w:r>
    </w:p>
    <w:p w14:paraId="77CC3A25" w14:textId="77777777" w:rsidR="002B416E" w:rsidRPr="00362E00" w:rsidRDefault="002B416E" w:rsidP="006A2AF6">
      <w:pPr>
        <w:pBdr>
          <w:top w:val="nil"/>
          <w:left w:val="nil"/>
          <w:bottom w:val="nil"/>
          <w:right w:val="nil"/>
          <w:between w:val="nil"/>
        </w:pBdr>
        <w:spacing w:after="0" w:line="240" w:lineRule="auto"/>
        <w:jc w:val="both"/>
        <w:rPr>
          <w:rFonts w:ascii="Georgia" w:eastAsia="Times New Roman" w:hAnsi="Georgia" w:cs="Times New Roman"/>
          <w:sz w:val="20"/>
          <w:szCs w:val="20"/>
          <w:lang w:eastAsia="en-GB"/>
        </w:rPr>
      </w:pPr>
    </w:p>
    <w:p w14:paraId="1F7120E2" w14:textId="49E6E058" w:rsidR="00362E00" w:rsidRPr="00362E00" w:rsidRDefault="00362E00" w:rsidP="006A2AF6">
      <w:pPr>
        <w:pBdr>
          <w:top w:val="nil"/>
          <w:left w:val="nil"/>
          <w:bottom w:val="nil"/>
          <w:right w:val="nil"/>
          <w:between w:val="nil"/>
        </w:pBdr>
        <w:spacing w:after="0" w:line="240" w:lineRule="auto"/>
        <w:jc w:val="both"/>
        <w:rPr>
          <w:rFonts w:ascii="Georgia" w:eastAsia="Times New Roman" w:hAnsi="Georgia" w:cs="Times New Roman"/>
          <w:sz w:val="20"/>
          <w:szCs w:val="20"/>
          <w:lang w:val="en-ID" w:eastAsia="en-GB"/>
        </w:rPr>
      </w:pPr>
      <w:r w:rsidRPr="00362E00">
        <w:rPr>
          <w:rFonts w:ascii="Georgia" w:eastAsia="Times New Roman" w:hAnsi="Georgia" w:cs="Times New Roman"/>
          <w:b/>
          <w:bCs/>
          <w:sz w:val="20"/>
          <w:szCs w:val="20"/>
          <w:lang w:val="en-ID" w:eastAsia="en-GB"/>
        </w:rPr>
        <w:t xml:space="preserve">Kata </w:t>
      </w:r>
      <w:proofErr w:type="spellStart"/>
      <w:r w:rsidRPr="00362E00">
        <w:rPr>
          <w:rFonts w:ascii="Georgia" w:eastAsia="Times New Roman" w:hAnsi="Georgia" w:cs="Times New Roman"/>
          <w:b/>
          <w:bCs/>
          <w:sz w:val="20"/>
          <w:szCs w:val="20"/>
          <w:lang w:val="en-ID" w:eastAsia="en-GB"/>
        </w:rPr>
        <w:t>kunci</w:t>
      </w:r>
      <w:proofErr w:type="spellEnd"/>
      <w:r w:rsidRPr="00362E00">
        <w:rPr>
          <w:rFonts w:ascii="Georgia" w:eastAsia="Times New Roman" w:hAnsi="Georgia" w:cs="Times New Roman"/>
          <w:b/>
          <w:bCs/>
          <w:sz w:val="20"/>
          <w:szCs w:val="20"/>
          <w:lang w:val="en-ID" w:eastAsia="en-GB"/>
        </w:rPr>
        <w:t>:</w:t>
      </w:r>
      <w:r w:rsidRPr="00362E00">
        <w:rPr>
          <w:rFonts w:ascii="Georgia" w:eastAsia="Times New Roman" w:hAnsi="Georgia" w:cs="Times New Roman"/>
          <w:sz w:val="20"/>
          <w:szCs w:val="20"/>
          <w:lang w:val="en-ID" w:eastAsia="en-GB"/>
        </w:rPr>
        <w:t xml:space="preserve"> </w:t>
      </w:r>
      <w:proofErr w:type="spellStart"/>
      <w:r w:rsidR="002B416E">
        <w:rPr>
          <w:rFonts w:ascii="Georgia" w:eastAsia="Times New Roman" w:hAnsi="Georgia" w:cs="Times New Roman"/>
          <w:sz w:val="20"/>
          <w:szCs w:val="20"/>
          <w:lang w:val="en-ID" w:eastAsia="en-GB"/>
        </w:rPr>
        <w:t>D</w:t>
      </w:r>
      <w:r w:rsidRPr="00362E00">
        <w:rPr>
          <w:rFonts w:ascii="Georgia" w:eastAsia="Times New Roman" w:hAnsi="Georgia" w:cs="Times New Roman"/>
          <w:sz w:val="20"/>
          <w:szCs w:val="20"/>
          <w:lang w:val="en-ID" w:eastAsia="en-GB"/>
        </w:rPr>
        <w:t>igitalisasi</w:t>
      </w:r>
      <w:proofErr w:type="spellEnd"/>
      <w:r w:rsidRPr="00362E00">
        <w:rPr>
          <w:rFonts w:ascii="Georgia" w:eastAsia="Times New Roman" w:hAnsi="Georgia" w:cs="Times New Roman"/>
          <w:sz w:val="20"/>
          <w:szCs w:val="20"/>
          <w:lang w:val="en-ID" w:eastAsia="en-GB"/>
        </w:rPr>
        <w:t xml:space="preserve">, </w:t>
      </w:r>
      <w:proofErr w:type="spellStart"/>
      <w:r w:rsidRPr="00362E00">
        <w:rPr>
          <w:rFonts w:ascii="Georgia" w:eastAsia="Times New Roman" w:hAnsi="Georgia" w:cs="Times New Roman"/>
          <w:sz w:val="20"/>
          <w:szCs w:val="20"/>
          <w:lang w:val="en-ID" w:eastAsia="en-GB"/>
        </w:rPr>
        <w:t>pendidikan</w:t>
      </w:r>
      <w:proofErr w:type="spellEnd"/>
      <w:r w:rsidRPr="00362E00">
        <w:rPr>
          <w:rFonts w:ascii="Georgia" w:eastAsia="Times New Roman" w:hAnsi="Georgia" w:cs="Times New Roman"/>
          <w:sz w:val="20"/>
          <w:szCs w:val="20"/>
          <w:lang w:val="en-ID" w:eastAsia="en-GB"/>
        </w:rPr>
        <w:t xml:space="preserve"> Islam, Society 5.0, </w:t>
      </w:r>
      <w:proofErr w:type="spellStart"/>
      <w:r w:rsidRPr="00362E00">
        <w:rPr>
          <w:rFonts w:ascii="Georgia" w:eastAsia="Times New Roman" w:hAnsi="Georgia" w:cs="Times New Roman"/>
          <w:sz w:val="20"/>
          <w:szCs w:val="20"/>
          <w:lang w:val="en-ID" w:eastAsia="en-GB"/>
        </w:rPr>
        <w:t>kecerdasan</w:t>
      </w:r>
      <w:proofErr w:type="spellEnd"/>
      <w:r w:rsidRPr="00362E00">
        <w:rPr>
          <w:rFonts w:ascii="Georgia" w:eastAsia="Times New Roman" w:hAnsi="Georgia" w:cs="Times New Roman"/>
          <w:sz w:val="20"/>
          <w:szCs w:val="20"/>
          <w:lang w:val="en-ID" w:eastAsia="en-GB"/>
        </w:rPr>
        <w:t xml:space="preserve"> </w:t>
      </w:r>
      <w:proofErr w:type="spellStart"/>
      <w:r w:rsidRPr="00362E00">
        <w:rPr>
          <w:rFonts w:ascii="Georgia" w:eastAsia="Times New Roman" w:hAnsi="Georgia" w:cs="Times New Roman"/>
          <w:sz w:val="20"/>
          <w:szCs w:val="20"/>
          <w:lang w:val="en-ID" w:eastAsia="en-GB"/>
        </w:rPr>
        <w:t>buatan</w:t>
      </w:r>
      <w:proofErr w:type="spellEnd"/>
      <w:r w:rsidRPr="00362E00">
        <w:rPr>
          <w:rFonts w:ascii="Georgia" w:eastAsia="Times New Roman" w:hAnsi="Georgia" w:cs="Times New Roman"/>
          <w:sz w:val="20"/>
          <w:szCs w:val="20"/>
          <w:lang w:val="en-ID" w:eastAsia="en-GB"/>
        </w:rPr>
        <w:t>.</w:t>
      </w:r>
    </w:p>
    <w:p w14:paraId="5207346C" w14:textId="77777777" w:rsidR="00362E00" w:rsidRPr="00362E00" w:rsidRDefault="00362E00" w:rsidP="006A2AF6">
      <w:pPr>
        <w:pBdr>
          <w:top w:val="nil"/>
          <w:left w:val="nil"/>
          <w:bottom w:val="nil"/>
          <w:right w:val="nil"/>
          <w:between w:val="nil"/>
        </w:pBdr>
        <w:spacing w:after="0" w:line="240" w:lineRule="auto"/>
        <w:jc w:val="both"/>
        <w:rPr>
          <w:rFonts w:ascii="Georgia" w:eastAsia="Times New Roman" w:hAnsi="Georgia" w:cs="Times New Roman"/>
          <w:sz w:val="20"/>
          <w:szCs w:val="20"/>
          <w:lang w:val="en-ID" w:eastAsia="en-GB"/>
        </w:rPr>
      </w:pPr>
    </w:p>
    <w:p w14:paraId="09DFECA3" w14:textId="0E28FDBA" w:rsidR="005335E5" w:rsidRDefault="005335E5" w:rsidP="006A2AF6">
      <w:pPr>
        <w:spacing w:after="0" w:line="240" w:lineRule="auto"/>
        <w:jc w:val="both"/>
        <w:rPr>
          <w:rFonts w:ascii="Georgia" w:eastAsia="Times New Roman" w:hAnsi="Georgia" w:cs="Times New Roman"/>
          <w:sz w:val="20"/>
          <w:szCs w:val="20"/>
          <w:lang w:val="en-ID" w:eastAsia="en-GB"/>
        </w:rPr>
      </w:pPr>
    </w:p>
    <w:p w14:paraId="478FE58C" w14:textId="77777777" w:rsidR="00362E00" w:rsidRDefault="00362E00" w:rsidP="006A2AF6">
      <w:pPr>
        <w:spacing w:after="0" w:line="240" w:lineRule="auto"/>
        <w:jc w:val="both"/>
        <w:rPr>
          <w:rFonts w:ascii="Georgia" w:eastAsia="Times New Roman" w:hAnsi="Georgia" w:cs="Times New Roman"/>
          <w:sz w:val="20"/>
          <w:szCs w:val="20"/>
          <w:lang w:val="en-ID" w:eastAsia="en-GB"/>
        </w:rPr>
      </w:pPr>
    </w:p>
    <w:p w14:paraId="5C19379D" w14:textId="77777777" w:rsidR="00362E00" w:rsidRDefault="00362E00" w:rsidP="006A2AF6">
      <w:pPr>
        <w:spacing w:after="0" w:line="240" w:lineRule="auto"/>
        <w:jc w:val="both"/>
        <w:rPr>
          <w:rFonts w:ascii="Georgia" w:eastAsia="Times New Roman" w:hAnsi="Georgia" w:cs="Times New Roman"/>
          <w:sz w:val="20"/>
          <w:szCs w:val="20"/>
          <w:lang w:val="en-ID" w:eastAsia="en-GB"/>
        </w:rPr>
      </w:pPr>
      <w:bookmarkStart w:id="0" w:name="_GoBack"/>
      <w:bookmarkEnd w:id="0"/>
    </w:p>
    <w:p w14:paraId="573CCD51" w14:textId="77777777" w:rsidR="00362E00" w:rsidRDefault="00362E00" w:rsidP="006A2AF6">
      <w:pPr>
        <w:spacing w:after="0" w:line="240" w:lineRule="auto"/>
        <w:jc w:val="both"/>
        <w:rPr>
          <w:rFonts w:ascii="Georgia" w:eastAsia="Times New Roman" w:hAnsi="Georgia" w:cs="Times New Roman"/>
          <w:sz w:val="20"/>
          <w:szCs w:val="20"/>
          <w:lang w:val="en-ID" w:eastAsia="en-GB"/>
        </w:rPr>
      </w:pPr>
    </w:p>
    <w:p w14:paraId="08E4207B" w14:textId="7D2FBD51" w:rsidR="00342ACA" w:rsidRDefault="00342ACA" w:rsidP="006A2AF6">
      <w:pPr>
        <w:spacing w:after="0" w:line="240" w:lineRule="auto"/>
        <w:jc w:val="both"/>
        <w:rPr>
          <w:rFonts w:ascii="Georgia" w:eastAsia="Times New Roman" w:hAnsi="Georgia" w:cs="Times New Roman"/>
          <w:sz w:val="20"/>
          <w:szCs w:val="20"/>
          <w:lang w:val="en-ID" w:eastAsia="en-GB"/>
        </w:rPr>
      </w:pPr>
    </w:p>
    <w:p w14:paraId="2B7ED94B" w14:textId="77777777" w:rsidR="00A23CBA" w:rsidRDefault="00A23CBA" w:rsidP="006A2AF6">
      <w:pPr>
        <w:spacing w:after="0" w:line="240" w:lineRule="auto"/>
        <w:jc w:val="both"/>
        <w:rPr>
          <w:rFonts w:ascii="Georgia" w:eastAsia="Times New Roman" w:hAnsi="Georgia" w:cs="Times New Roman"/>
          <w:sz w:val="20"/>
          <w:szCs w:val="20"/>
          <w:lang w:val="en-ID" w:eastAsia="en-GB"/>
        </w:rPr>
      </w:pPr>
    </w:p>
    <w:p w14:paraId="5A8D57AE" w14:textId="77777777" w:rsidR="00342ACA" w:rsidRPr="00187218" w:rsidRDefault="00342ACA" w:rsidP="006A2AF6">
      <w:pPr>
        <w:spacing w:after="0" w:line="240" w:lineRule="auto"/>
        <w:jc w:val="both"/>
        <w:rPr>
          <w:rFonts w:ascii="Georgia" w:eastAsia="Times New Roman" w:hAnsi="Georgia" w:cs="Times New Roman"/>
          <w:sz w:val="20"/>
          <w:szCs w:val="20"/>
          <w:lang w:val="en-ID" w:eastAsia="en-GB"/>
        </w:rPr>
      </w:pPr>
    </w:p>
    <w:p w14:paraId="0E97588C" w14:textId="77777777" w:rsidR="00B051E7" w:rsidRPr="00362E00" w:rsidRDefault="00B051E7" w:rsidP="006A2AF6">
      <w:pPr>
        <w:spacing w:after="0"/>
        <w:jc w:val="both"/>
        <w:rPr>
          <w:rFonts w:ascii="Garamond" w:eastAsia="Garamond" w:hAnsi="Garamond" w:cs="Times New Roman"/>
          <w:color w:val="000000"/>
          <w:sz w:val="26"/>
          <w:szCs w:val="26"/>
        </w:rPr>
      </w:pPr>
      <w:r w:rsidRPr="00362E00">
        <w:rPr>
          <w:rFonts w:ascii="Garamond" w:eastAsia="Garamond" w:hAnsi="Garamond" w:cs="Times New Roman"/>
          <w:b/>
          <w:color w:val="000000"/>
          <w:sz w:val="26"/>
          <w:szCs w:val="26"/>
        </w:rPr>
        <w:lastRenderedPageBreak/>
        <w:t xml:space="preserve">PENDAHULUAN </w:t>
      </w:r>
    </w:p>
    <w:p w14:paraId="29023D02" w14:textId="01E7C745"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igital pada era Society 5.0 </w:t>
      </w:r>
      <w:proofErr w:type="spellStart"/>
      <w:r w:rsidRPr="00362E00">
        <w:rPr>
          <w:rFonts w:ascii="Garamond" w:eastAsia="Garamond" w:hAnsi="Garamond" w:cs="Garamond"/>
          <w:color w:val="000000"/>
          <w:sz w:val="26"/>
          <w:szCs w:val="26"/>
          <w:lang w:val="en-US"/>
        </w:rPr>
        <w:t>te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uba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s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spe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hidup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us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mas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to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
      </w:r>
      <w:r w:rsidR="006A2AF6">
        <w:rPr>
          <w:rFonts w:ascii="Garamond" w:eastAsia="Garamond" w:hAnsi="Garamond" w:cs="Garamond"/>
          <w:color w:val="000000"/>
          <w:sz w:val="26"/>
          <w:szCs w:val="26"/>
          <w:lang w:val="en-US"/>
        </w:rPr>
        <w:t xml:space="preserve"> </w:t>
      </w:r>
      <w:r w:rsidRPr="00362E00">
        <w:rPr>
          <w:rFonts w:ascii="Garamond" w:eastAsia="Garamond" w:hAnsi="Garamond" w:cs="Garamond"/>
          <w:color w:val="000000"/>
          <w:sz w:val="26"/>
          <w:szCs w:val="26"/>
          <w:lang w:val="en-US"/>
        </w:rPr>
        <w:t xml:space="preserve">Society 5.0 </w:t>
      </w:r>
      <w:proofErr w:type="spellStart"/>
      <w:r w:rsidRPr="00362E00">
        <w:rPr>
          <w:rFonts w:ascii="Garamond" w:eastAsia="Garamond" w:hAnsi="Garamond" w:cs="Garamond"/>
          <w:color w:val="000000"/>
          <w:sz w:val="26"/>
          <w:szCs w:val="26"/>
          <w:lang w:val="en-US"/>
        </w:rPr>
        <w:t>merup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nemp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us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us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uku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rd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artificial intelligence, big data, dan Internet of Things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idup</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itunt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adapt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pat</w:t>
      </w:r>
      <w:proofErr w:type="spellEnd"/>
      <w:r w:rsidRPr="00362E00">
        <w:rPr>
          <w:rFonts w:ascii="Garamond" w:eastAsia="Garamond" w:hAnsi="Garamond" w:cs="Garamond"/>
          <w:color w:val="000000"/>
          <w:sz w:val="26"/>
          <w:szCs w:val="26"/>
          <w:lang w:val="en-US"/>
        </w:rPr>
        <w:t xml:space="preserve"> agar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tingg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ubahan</w:t>
      </w:r>
      <w:proofErr w:type="spellEnd"/>
      <w:r w:rsidRPr="00362E00">
        <w:rPr>
          <w:rFonts w:ascii="Garamond" w:eastAsia="Garamond" w:hAnsi="Garamond" w:cs="Garamond"/>
          <w:color w:val="000000"/>
          <w:sz w:val="26"/>
          <w:szCs w:val="26"/>
          <w:lang w:val="en-US"/>
        </w:rPr>
        <w:t xml:space="preserve"> global.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op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t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bah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mp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wab</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butu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lev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ud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akses</w:t>
      </w:r>
      <w:proofErr w:type="spellEnd"/>
      <w:r w:rsidRPr="00362E00">
        <w:rPr>
          <w:rFonts w:ascii="Garamond" w:eastAsia="Garamond" w:hAnsi="Garamond" w:cs="Garamond"/>
          <w:color w:val="000000"/>
          <w:sz w:val="26"/>
          <w:szCs w:val="26"/>
          <w:lang w:val="en-US"/>
        </w:rPr>
        <w:t xml:space="preserve"> oleh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era digital.</w:t>
      </w:r>
    </w:p>
    <w:p w14:paraId="55EB51AA" w14:textId="22323279"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roofErr w:type="spellStart"/>
      <w:r w:rsidRPr="00362E00">
        <w:rPr>
          <w:rFonts w:ascii="Garamond" w:eastAsia="Garamond" w:hAnsi="Garamond" w:cs="Garamond"/>
          <w:color w:val="000000"/>
          <w:sz w:val="26"/>
          <w:szCs w:val="26"/>
          <w:lang w:val="en-US"/>
        </w:rPr>
        <w:t>Seir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untu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bad</w:t>
      </w:r>
      <w:proofErr w:type="spellEnd"/>
      <w:r w:rsidRPr="00362E00">
        <w:rPr>
          <w:rFonts w:ascii="Garamond" w:eastAsia="Garamond" w:hAnsi="Garamond" w:cs="Garamond"/>
          <w:color w:val="000000"/>
          <w:sz w:val="26"/>
          <w:szCs w:val="26"/>
          <w:lang w:val="en-US"/>
        </w:rPr>
        <w:t xml:space="preserve"> ke-21,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uas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terampil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piki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rit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reativ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unikas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kolaborasi</w:t>
      </w:r>
      <w:proofErr w:type="spellEnd"/>
      <w:r w:rsidRPr="00362E00">
        <w:rPr>
          <w:rFonts w:ascii="Garamond" w:eastAsia="Garamond" w:hAnsi="Garamond" w:cs="Garamond"/>
          <w:color w:val="000000"/>
          <w:sz w:val="26"/>
          <w:szCs w:val="26"/>
          <w:lang w:val="en-US"/>
        </w:rPr>
        <w:t xml:space="preserve">. Pendidikan Islam </w:t>
      </w:r>
      <w:proofErr w:type="spellStart"/>
      <w:r w:rsidRPr="00362E00">
        <w:rPr>
          <w:rFonts w:ascii="Garamond" w:eastAsia="Garamond" w:hAnsi="Garamond" w:cs="Garamond"/>
          <w:color w:val="000000"/>
          <w:sz w:val="26"/>
          <w:szCs w:val="26"/>
          <w:lang w:val="en-US"/>
        </w:rPr>
        <w:t>perl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integras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duku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nt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eten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seb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media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platform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daring, dan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digital yang </w:t>
      </w:r>
      <w:r w:rsidR="006A2AF6">
        <w:rPr>
          <w:rFonts w:ascii="Garamond" w:eastAsia="Garamond" w:hAnsi="Garamond" w:cs="Garamond"/>
          <w:color w:val="000000"/>
          <w:sz w:val="26"/>
          <w:szCs w:val="26"/>
          <w:lang w:val="en-US"/>
        </w:rPr>
        <w:t>variative.</w:t>
      </w:r>
      <w:r w:rsidRPr="00362E00">
        <w:rPr>
          <w:rStyle w:val="FootnoteReference"/>
          <w:rFonts w:ascii="Garamond" w:eastAsia="Garamond" w:hAnsi="Garamond" w:cs="Garamond"/>
          <w:color w:val="000000"/>
          <w:sz w:val="26"/>
          <w:szCs w:val="26"/>
          <w:lang w:val="en-US"/>
        </w:rPr>
        <w:footnoteReference w:id="3"/>
      </w:r>
      <w:r w:rsidRPr="00362E00">
        <w:rPr>
          <w:rFonts w:ascii="Garamond" w:eastAsia="Garamond" w:hAnsi="Garamond" w:cs="Garamond"/>
          <w:color w:val="000000"/>
          <w:sz w:val="26"/>
          <w:szCs w:val="26"/>
          <w:lang w:val="en-US"/>
        </w:rPr>
        <w:t xml:space="preserve"> Oleh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levan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ng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ac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husus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hasiswa</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ngemb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rikulu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amb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n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aim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alig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esuaikan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akt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nerasi</w:t>
      </w:r>
      <w:proofErr w:type="spellEnd"/>
      <w:r w:rsidRPr="00362E00">
        <w:rPr>
          <w:rFonts w:ascii="Garamond" w:eastAsia="Garamond" w:hAnsi="Garamond" w:cs="Garamond"/>
          <w:color w:val="000000"/>
          <w:sz w:val="26"/>
          <w:szCs w:val="26"/>
          <w:lang w:val="en-US"/>
        </w:rPr>
        <w:t xml:space="preserve"> digital.</w:t>
      </w:r>
    </w:p>
    <w:p w14:paraId="3FA8BBBA" w14:textId="49045C27"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roofErr w:type="spellStart"/>
      <w:r w:rsidRPr="00362E00">
        <w:rPr>
          <w:rFonts w:ascii="Garamond" w:eastAsia="Garamond" w:hAnsi="Garamond" w:cs="Garamond"/>
          <w:color w:val="000000"/>
          <w:sz w:val="26"/>
          <w:szCs w:val="26"/>
          <w:lang w:val="en-US"/>
        </w:rPr>
        <w:t>Nam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alitas</w:t>
      </w:r>
      <w:proofErr w:type="spellEnd"/>
      <w:r w:rsidRPr="00362E00">
        <w:rPr>
          <w:rFonts w:ascii="Garamond" w:eastAsia="Garamond" w:hAnsi="Garamond" w:cs="Garamond"/>
          <w:color w:val="000000"/>
          <w:sz w:val="26"/>
          <w:szCs w:val="26"/>
          <w:lang w:val="en-US"/>
        </w:rPr>
        <w:t xml:space="preserve"> di </w:t>
      </w:r>
      <w:proofErr w:type="spellStart"/>
      <w:r w:rsidRPr="00362E00">
        <w:rPr>
          <w:rFonts w:ascii="Garamond" w:eastAsia="Garamond" w:hAnsi="Garamond" w:cs="Garamond"/>
          <w:color w:val="000000"/>
          <w:sz w:val="26"/>
          <w:szCs w:val="26"/>
          <w:lang w:val="en-US"/>
        </w:rPr>
        <w:t>lap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unjuk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Pendidikan Agama Islam </w:t>
      </w:r>
      <w:proofErr w:type="spellStart"/>
      <w:r w:rsidRPr="00362E00">
        <w:rPr>
          <w:rFonts w:ascii="Garamond" w:eastAsia="Garamond" w:hAnsi="Garamond" w:cs="Garamond"/>
          <w:color w:val="000000"/>
          <w:sz w:val="26"/>
          <w:szCs w:val="26"/>
          <w:lang w:val="en-US"/>
        </w:rPr>
        <w:t>mas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omin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tod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dision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ramah</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stual</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r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mbang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amp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alit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flek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ja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tual</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5"/>
      </w:r>
      <w:r w:rsidR="006A2AF6">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dah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tuj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ampa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etahuan</w:t>
      </w:r>
      <w:proofErr w:type="spellEnd"/>
      <w:r w:rsidRPr="00362E00">
        <w:rPr>
          <w:rFonts w:ascii="Garamond" w:eastAsia="Garamond" w:hAnsi="Garamond" w:cs="Garamond"/>
          <w:color w:val="000000"/>
          <w:sz w:val="26"/>
          <w:szCs w:val="26"/>
          <w:lang w:val="en-US"/>
        </w:rPr>
        <w:t xml:space="preserve"> agama,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doro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intern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ngaplikasikan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hidup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hari-h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olu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rateg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intern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seb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w:t>
      </w:r>
    </w:p>
    <w:p w14:paraId="4736A7A9" w14:textId="379E4F73"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roofErr w:type="spellStart"/>
      <w:r w:rsidRPr="00362E00">
        <w:rPr>
          <w:rFonts w:ascii="Garamond" w:eastAsia="Garamond" w:hAnsi="Garamond" w:cs="Garamond"/>
          <w:color w:val="000000"/>
          <w:sz w:val="26"/>
          <w:szCs w:val="26"/>
          <w:lang w:val="en-US"/>
        </w:rPr>
        <w:lastRenderedPageBreak/>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t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t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senj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di Indonesia</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6"/>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memungk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yeb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sl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multimedia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ing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e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pencil</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7"/>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uku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mba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v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alig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angka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yan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nya</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8"/>
      </w:r>
      <w:r w:rsidR="006A2AF6">
        <w:rPr>
          <w:rFonts w:ascii="Garamond" w:eastAsia="Garamond" w:hAnsi="Garamond" w:cs="Garamond"/>
          <w:color w:val="000000"/>
          <w:sz w:val="26"/>
          <w:szCs w:val="26"/>
          <w:lang w:val="en-US"/>
        </w:rPr>
        <w:t xml:space="preserve"> </w:t>
      </w:r>
      <w:r w:rsidRPr="00362E00">
        <w:rPr>
          <w:rFonts w:ascii="Garamond" w:eastAsia="Garamond" w:hAnsi="Garamond" w:cs="Garamond"/>
          <w:color w:val="000000"/>
          <w:sz w:val="26"/>
          <w:szCs w:val="26"/>
          <w:lang w:val="en-US"/>
        </w:rPr>
        <w:t xml:space="preserve">Oleh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ah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nt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pent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lak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luang</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strate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mplementasi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modern.</w:t>
      </w:r>
    </w:p>
    <w:p w14:paraId="16CAD71D" w14:textId="4AF0935E"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tuj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nali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rehens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aim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r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Indonesia </w:t>
      </w:r>
      <w:proofErr w:type="spellStart"/>
      <w:r w:rsidRPr="00362E00">
        <w:rPr>
          <w:rFonts w:ascii="Garamond" w:eastAsia="Garamond" w:hAnsi="Garamond" w:cs="Garamond"/>
          <w:color w:val="000000"/>
          <w:sz w:val="26"/>
          <w:szCs w:val="26"/>
          <w:lang w:val="en-US"/>
        </w:rPr>
        <w:t>menuju</w:t>
      </w:r>
      <w:proofErr w:type="spellEnd"/>
      <w:r w:rsidRPr="00362E00">
        <w:rPr>
          <w:rFonts w:ascii="Garamond" w:eastAsia="Garamond" w:hAnsi="Garamond" w:cs="Garamond"/>
          <w:color w:val="000000"/>
          <w:sz w:val="26"/>
          <w:szCs w:val="26"/>
          <w:lang w:val="en-US"/>
        </w:rPr>
        <w:t xml:space="preserve"> Society 5.0</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9"/>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ok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amb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tu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n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rgen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be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mplementasi</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terap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mba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faat</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hasil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ang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0"/>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ac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harap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aim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mp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terlib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mper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w:t>
      </w:r>
    </w:p>
    <w:p w14:paraId="7EAB2968" w14:textId="4E861F9A"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waw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rakt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pad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ngemb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rikulu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n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rategi</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un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integras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f</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1"/>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c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ac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harap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mp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ih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aim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lat</w:t>
      </w:r>
      <w:proofErr w:type="spellEnd"/>
      <w:r w:rsidRPr="00362E00">
        <w:rPr>
          <w:rFonts w:ascii="Garamond" w:eastAsia="Garamond" w:hAnsi="Garamond" w:cs="Garamond"/>
          <w:color w:val="000000"/>
          <w:sz w:val="26"/>
          <w:szCs w:val="26"/>
          <w:lang w:val="en-US"/>
        </w:rPr>
        <w:t xml:space="preserve"> bantu </w:t>
      </w:r>
      <w:proofErr w:type="spellStart"/>
      <w:r w:rsidRPr="00362E00">
        <w:rPr>
          <w:rFonts w:ascii="Garamond" w:eastAsia="Garamond" w:hAnsi="Garamond" w:cs="Garamond"/>
          <w:color w:val="000000"/>
          <w:sz w:val="26"/>
          <w:szCs w:val="26"/>
          <w:lang w:val="en-US"/>
        </w:rPr>
        <w:t>tekn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doro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ns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radig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rea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umanis</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sesu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butu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bad</w:t>
      </w:r>
      <w:proofErr w:type="spellEnd"/>
      <w:r w:rsidRPr="00362E00">
        <w:rPr>
          <w:rFonts w:ascii="Garamond" w:eastAsia="Garamond" w:hAnsi="Garamond" w:cs="Garamond"/>
          <w:color w:val="000000"/>
          <w:sz w:val="26"/>
          <w:szCs w:val="26"/>
          <w:lang w:val="en-US"/>
        </w:rPr>
        <w:t xml:space="preserve"> ke-21</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2"/>
      </w:r>
      <w:r w:rsidR="006A2AF6">
        <w:rPr>
          <w:rFonts w:ascii="Garamond" w:eastAsia="Garamond" w:hAnsi="Garamond" w:cs="Garamond"/>
          <w:color w:val="000000"/>
          <w:sz w:val="26"/>
          <w:szCs w:val="26"/>
          <w:lang w:val="en-US"/>
        </w:rPr>
        <w:t xml:space="preserve"> </w:t>
      </w:r>
      <w:r w:rsidRPr="00362E00">
        <w:rPr>
          <w:rFonts w:ascii="Garamond" w:eastAsia="Garamond" w:hAnsi="Garamond" w:cs="Garamond"/>
          <w:color w:val="000000"/>
          <w:sz w:val="26"/>
          <w:szCs w:val="26"/>
          <w:lang w:val="en-US"/>
        </w:rPr>
        <w:t xml:space="preserve">Pada </w:t>
      </w:r>
      <w:proofErr w:type="spellStart"/>
      <w:r w:rsidRPr="00362E00">
        <w:rPr>
          <w:rFonts w:ascii="Garamond" w:eastAsia="Garamond" w:hAnsi="Garamond" w:cs="Garamond"/>
          <w:color w:val="000000"/>
          <w:sz w:val="26"/>
          <w:szCs w:val="26"/>
          <w:lang w:val="en-US"/>
        </w:rPr>
        <w:t>akhir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harap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n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ac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ting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ngk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rateg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ng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yang </w:t>
      </w:r>
      <w:proofErr w:type="spellStart"/>
      <w:r w:rsidRPr="00362E00">
        <w:rPr>
          <w:rFonts w:ascii="Garamond" w:eastAsia="Garamond" w:hAnsi="Garamond" w:cs="Garamond"/>
          <w:color w:val="000000"/>
          <w:sz w:val="26"/>
          <w:szCs w:val="26"/>
          <w:lang w:val="en-US"/>
        </w:rPr>
        <w:t>adap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eti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relev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masa </w:t>
      </w:r>
      <w:proofErr w:type="spellStart"/>
      <w:r w:rsidRPr="00362E00">
        <w:rPr>
          <w:rFonts w:ascii="Garamond" w:eastAsia="Garamond" w:hAnsi="Garamond" w:cs="Garamond"/>
          <w:color w:val="000000"/>
          <w:sz w:val="26"/>
          <w:szCs w:val="26"/>
          <w:lang w:val="en-US"/>
        </w:rPr>
        <w:t>depan</w:t>
      </w:r>
      <w:proofErr w:type="spellEnd"/>
      <w:r w:rsidRPr="00362E00">
        <w:rPr>
          <w:rFonts w:ascii="Garamond" w:eastAsia="Garamond" w:hAnsi="Garamond" w:cs="Garamond"/>
          <w:color w:val="000000"/>
          <w:sz w:val="26"/>
          <w:szCs w:val="26"/>
          <w:lang w:val="en-US"/>
        </w:rPr>
        <w:t>.</w:t>
      </w:r>
    </w:p>
    <w:p w14:paraId="4A04AC49" w14:textId="166FC089" w:rsidR="000401DC" w:rsidRPr="00362E00" w:rsidRDefault="00362E00" w:rsidP="006A2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lastRenderedPageBreak/>
        <w:tab/>
      </w: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ribu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tual</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rakt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diharap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u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sku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r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n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di masa </w:t>
      </w:r>
      <w:proofErr w:type="spellStart"/>
      <w:r w:rsidRPr="00362E00">
        <w:rPr>
          <w:rFonts w:ascii="Garamond" w:eastAsia="Garamond" w:hAnsi="Garamond" w:cs="Garamond"/>
          <w:color w:val="000000"/>
          <w:sz w:val="26"/>
          <w:szCs w:val="26"/>
          <w:lang w:val="en-US"/>
        </w:rPr>
        <w:t>dep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semak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pengaruhi</w:t>
      </w:r>
      <w:proofErr w:type="spellEnd"/>
      <w:r w:rsidRPr="00362E00">
        <w:rPr>
          <w:rFonts w:ascii="Garamond" w:eastAsia="Garamond" w:hAnsi="Garamond" w:cs="Garamond"/>
          <w:color w:val="000000"/>
          <w:sz w:val="26"/>
          <w:szCs w:val="26"/>
          <w:lang w:val="en-US"/>
        </w:rPr>
        <w:t xml:space="preserve"> oleh </w:t>
      </w: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igital. Di </w:t>
      </w:r>
      <w:proofErr w:type="spellStart"/>
      <w:r w:rsidRPr="00362E00">
        <w:rPr>
          <w:rFonts w:ascii="Garamond" w:eastAsia="Garamond" w:hAnsi="Garamond" w:cs="Garamond"/>
          <w:color w:val="000000"/>
          <w:sz w:val="26"/>
          <w:szCs w:val="26"/>
          <w:lang w:val="en-US"/>
        </w:rPr>
        <w:t>teng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ras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odern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perl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taha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nilai</w:t>
      </w:r>
      <w:proofErr w:type="spellEnd"/>
      <w:r w:rsidRPr="00362E00">
        <w:rPr>
          <w:rFonts w:ascii="Garamond" w:eastAsia="Garamond" w:hAnsi="Garamond" w:cs="Garamond"/>
          <w:color w:val="000000"/>
          <w:sz w:val="26"/>
          <w:szCs w:val="26"/>
          <w:lang w:val="en-US"/>
        </w:rPr>
        <w:t xml:space="preserve"> spiritual dan </w:t>
      </w:r>
      <w:proofErr w:type="spellStart"/>
      <w:r w:rsidRPr="00362E00">
        <w:rPr>
          <w:rFonts w:ascii="Garamond" w:eastAsia="Garamond" w:hAnsi="Garamond" w:cs="Garamond"/>
          <w:color w:val="000000"/>
          <w:sz w:val="26"/>
          <w:szCs w:val="26"/>
          <w:lang w:val="en-US"/>
        </w:rPr>
        <w:t>eti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mbi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nfa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r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u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3"/>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ad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ns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am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pa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oko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nerasi</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cerdas</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berkarakt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slam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amp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had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global yang </w:t>
      </w:r>
      <w:proofErr w:type="spellStart"/>
      <w:r w:rsidRPr="00362E00">
        <w:rPr>
          <w:rFonts w:ascii="Garamond" w:eastAsia="Garamond" w:hAnsi="Garamond" w:cs="Garamond"/>
          <w:color w:val="000000"/>
          <w:sz w:val="26"/>
          <w:szCs w:val="26"/>
          <w:lang w:val="en-US"/>
        </w:rPr>
        <w:t>kompleks</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4"/>
      </w:r>
      <w:r w:rsidRPr="00362E00">
        <w:rPr>
          <w:rFonts w:ascii="Garamond" w:eastAsia="Garamond" w:hAnsi="Garamond" w:cs="Garamond"/>
          <w:color w:val="000000"/>
          <w:sz w:val="26"/>
          <w:szCs w:val="26"/>
          <w:lang w:val="en-US"/>
        </w:rPr>
        <w:t xml:space="preserve"> Oleh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t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nd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njut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ngembangan</w:t>
      </w:r>
      <w:proofErr w:type="spellEnd"/>
      <w:r w:rsidRPr="00362E00">
        <w:rPr>
          <w:rFonts w:ascii="Garamond" w:eastAsia="Garamond" w:hAnsi="Garamond" w:cs="Garamond"/>
          <w:color w:val="000000"/>
          <w:sz w:val="26"/>
          <w:szCs w:val="26"/>
          <w:lang w:val="en-US"/>
        </w:rPr>
        <w:t xml:space="preserve"> model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yang </w:t>
      </w:r>
      <w:proofErr w:type="spellStart"/>
      <w:r w:rsidRPr="00362E00">
        <w:rPr>
          <w:rFonts w:ascii="Garamond" w:eastAsia="Garamond" w:hAnsi="Garamond" w:cs="Garamond"/>
          <w:color w:val="000000"/>
          <w:sz w:val="26"/>
          <w:szCs w:val="26"/>
          <w:lang w:val="en-US"/>
        </w:rPr>
        <w:t>inovatif</w:t>
      </w:r>
      <w:proofErr w:type="spellEnd"/>
      <w:r w:rsidRPr="00362E00">
        <w:rPr>
          <w:rFonts w:ascii="Garamond" w:eastAsia="Garamond" w:hAnsi="Garamond" w:cs="Garamond"/>
          <w:color w:val="000000"/>
          <w:sz w:val="26"/>
          <w:szCs w:val="26"/>
          <w:lang w:val="en-US"/>
        </w:rPr>
        <w:t xml:space="preserve"> di Indonesia.</w:t>
      </w:r>
    </w:p>
    <w:p w14:paraId="422CC963" w14:textId="77777777" w:rsidR="00362E00" w:rsidRPr="00362E00" w:rsidRDefault="00362E00" w:rsidP="006A2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Cs/>
          <w:color w:val="000000"/>
          <w:sz w:val="26"/>
          <w:szCs w:val="26"/>
          <w:lang w:val="en"/>
        </w:rPr>
      </w:pPr>
    </w:p>
    <w:p w14:paraId="5DB3CD1A" w14:textId="77777777" w:rsidR="00B051E7" w:rsidRPr="00362E00" w:rsidRDefault="00B051E7" w:rsidP="006A2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
          <w:bCs/>
          <w:color w:val="000000"/>
          <w:sz w:val="26"/>
          <w:szCs w:val="26"/>
          <w:lang w:val="en-US"/>
        </w:rPr>
      </w:pPr>
      <w:r w:rsidRPr="00362E00">
        <w:rPr>
          <w:rFonts w:ascii="Garamond" w:eastAsia="Garamond" w:hAnsi="Garamond" w:cs="Times New Roman"/>
          <w:b/>
          <w:bCs/>
          <w:color w:val="000000"/>
          <w:sz w:val="26"/>
          <w:szCs w:val="26"/>
          <w:lang w:val="en-US"/>
        </w:rPr>
        <w:t>METODE PENELITIAN</w:t>
      </w:r>
    </w:p>
    <w:p w14:paraId="2B5EBD88" w14:textId="01374540"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gun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tod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pustakaan</w:t>
      </w:r>
      <w:proofErr w:type="spellEnd"/>
      <w:r w:rsidRPr="00362E00">
        <w:rPr>
          <w:rFonts w:ascii="Garamond" w:eastAsia="Garamond" w:hAnsi="Garamond" w:cs="Garamond"/>
          <w:color w:val="000000"/>
          <w:sz w:val="26"/>
          <w:szCs w:val="26"/>
          <w:lang w:val="en-US"/>
        </w:rPr>
        <w:t xml:space="preserve"> (library research)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fokus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pada </w:t>
      </w:r>
      <w:proofErr w:type="spellStart"/>
      <w:r w:rsidRPr="00362E00">
        <w:rPr>
          <w:rFonts w:ascii="Garamond" w:eastAsia="Garamond" w:hAnsi="Garamond" w:cs="Garamond"/>
          <w:color w:val="000000"/>
          <w:sz w:val="26"/>
          <w:szCs w:val="26"/>
          <w:lang w:val="en-US"/>
        </w:rPr>
        <w:t>teo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tem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i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kai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di era Society 5.0. </w:t>
      </w:r>
      <w:proofErr w:type="spellStart"/>
      <w:r w:rsidRPr="00362E00">
        <w:rPr>
          <w:rFonts w:ascii="Garamond" w:eastAsia="Garamond" w:hAnsi="Garamond" w:cs="Garamond"/>
          <w:color w:val="000000"/>
          <w:sz w:val="26"/>
          <w:szCs w:val="26"/>
          <w:lang w:val="en-US"/>
        </w:rPr>
        <w:t>Metod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pil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ah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rehens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n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nami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aa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i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urn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rosid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po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referensi</w:t>
      </w:r>
      <w:proofErr w:type="spellEnd"/>
      <w:r w:rsidRPr="00362E00">
        <w:rPr>
          <w:rFonts w:ascii="Garamond" w:eastAsia="Garamond" w:hAnsi="Garamond" w:cs="Garamond"/>
          <w:color w:val="000000"/>
          <w:sz w:val="26"/>
          <w:szCs w:val="26"/>
          <w:lang w:val="en-US"/>
        </w:rPr>
        <w:t xml:space="preserve"> digital yang </w:t>
      </w:r>
      <w:proofErr w:type="spellStart"/>
      <w:r w:rsidRPr="00362E00">
        <w:rPr>
          <w:rFonts w:ascii="Garamond" w:eastAsia="Garamond" w:hAnsi="Garamond" w:cs="Garamond"/>
          <w:color w:val="000000"/>
          <w:sz w:val="26"/>
          <w:szCs w:val="26"/>
          <w:lang w:val="en-US"/>
        </w:rPr>
        <w:t>kredibel</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5"/>
      </w:r>
      <w:r w:rsidR="006A2AF6">
        <w:rPr>
          <w:rFonts w:ascii="Garamond" w:eastAsia="Garamond" w:hAnsi="Garamond" w:cs="Garamond"/>
          <w:color w:val="000000"/>
          <w:sz w:val="26"/>
          <w:szCs w:val="26"/>
          <w:lang w:val="en-US"/>
        </w:rPr>
        <w:t xml:space="preserve"> </w:t>
      </w:r>
      <w:r w:rsidRPr="00362E00">
        <w:rPr>
          <w:rStyle w:val="FootnoteReference"/>
          <w:rFonts w:ascii="Garamond" w:eastAsia="Garamond" w:hAnsi="Garamond" w:cs="Garamond"/>
          <w:color w:val="000000"/>
          <w:sz w:val="26"/>
          <w:szCs w:val="26"/>
          <w:lang w:val="en-US"/>
        </w:rPr>
        <w:footnoteReference w:id="16"/>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data </w:t>
      </w:r>
      <w:proofErr w:type="spellStart"/>
      <w:r w:rsidRPr="00362E00">
        <w:rPr>
          <w:rFonts w:ascii="Garamond" w:eastAsia="Garamond" w:hAnsi="Garamond" w:cs="Garamond"/>
          <w:color w:val="000000"/>
          <w:sz w:val="26"/>
          <w:szCs w:val="26"/>
          <w:lang w:val="en-US"/>
        </w:rPr>
        <w:t>diperole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w:t>
      </w:r>
      <w:proofErr w:type="spellEnd"/>
      <w:r w:rsidRPr="00362E00">
        <w:rPr>
          <w:rFonts w:ascii="Garamond" w:eastAsia="Garamond" w:hAnsi="Garamond" w:cs="Garamond"/>
          <w:color w:val="000000"/>
          <w:sz w:val="26"/>
          <w:szCs w:val="26"/>
          <w:lang w:val="en-US"/>
        </w:rPr>
        <w:t xml:space="preserve"> basis data </w:t>
      </w:r>
      <w:proofErr w:type="spellStart"/>
      <w:r w:rsidRPr="00362E00">
        <w:rPr>
          <w:rFonts w:ascii="Garamond" w:eastAsia="Garamond" w:hAnsi="Garamond" w:cs="Garamond"/>
          <w:color w:val="000000"/>
          <w:sz w:val="26"/>
          <w:szCs w:val="26"/>
          <w:lang w:val="en-US"/>
        </w:rPr>
        <w:t>akadem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Google Scholar, DOAJ, Scopus,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posito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i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asional</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relev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ok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identifik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konse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e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mplement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dihad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mba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di Indonesia.</w:t>
      </w:r>
    </w:p>
    <w:p w14:paraId="6C99DD33" w14:textId="24D821B9"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t xml:space="preserve">Teknik </w:t>
      </w:r>
      <w:proofErr w:type="spellStart"/>
      <w:r w:rsidRPr="00362E00">
        <w:rPr>
          <w:rFonts w:ascii="Garamond" w:eastAsia="Garamond" w:hAnsi="Garamond" w:cs="Garamond"/>
          <w:color w:val="000000"/>
          <w:sz w:val="26"/>
          <w:szCs w:val="26"/>
          <w:lang w:val="en-US"/>
        </w:rPr>
        <w:t>pengumpulan</w:t>
      </w:r>
      <w:proofErr w:type="spellEnd"/>
      <w:r w:rsidRPr="00362E00">
        <w:rPr>
          <w:rFonts w:ascii="Garamond" w:eastAsia="Garamond" w:hAnsi="Garamond" w:cs="Garamond"/>
          <w:color w:val="000000"/>
          <w:sz w:val="26"/>
          <w:szCs w:val="26"/>
          <w:lang w:val="en-US"/>
        </w:rPr>
        <w:t xml:space="preserve"> data </w:t>
      </w:r>
      <w:proofErr w:type="spellStart"/>
      <w:r w:rsidRPr="00362E00">
        <w:rPr>
          <w:rFonts w:ascii="Garamond" w:eastAsia="Garamond" w:hAnsi="Garamond" w:cs="Garamond"/>
          <w:color w:val="000000"/>
          <w:sz w:val="26"/>
          <w:szCs w:val="26"/>
          <w:lang w:val="en-US"/>
        </w:rPr>
        <w:t>dilak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usu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istematis</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ter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gunakan</w:t>
      </w:r>
      <w:proofErr w:type="spellEnd"/>
      <w:r w:rsidRPr="00362E00">
        <w:rPr>
          <w:rFonts w:ascii="Garamond" w:eastAsia="Garamond" w:hAnsi="Garamond" w:cs="Garamond"/>
          <w:color w:val="000000"/>
          <w:sz w:val="26"/>
          <w:szCs w:val="26"/>
          <w:lang w:val="en-US"/>
        </w:rPr>
        <w:t xml:space="preserve"> kata </w:t>
      </w:r>
      <w:proofErr w:type="spellStart"/>
      <w:r w:rsidRPr="00362E00">
        <w:rPr>
          <w:rFonts w:ascii="Garamond" w:eastAsia="Garamond" w:hAnsi="Garamond" w:cs="Garamond"/>
          <w:color w:val="000000"/>
          <w:sz w:val="26"/>
          <w:szCs w:val="26"/>
          <w:lang w:val="en-US"/>
        </w:rPr>
        <w:t>kunc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digital”, “Pendidikan Islam di era Society 5.0”, dan “Islamic education digital transformation”. Proses </w:t>
      </w:r>
      <w:proofErr w:type="spellStart"/>
      <w:r w:rsidRPr="00362E00">
        <w:rPr>
          <w:rFonts w:ascii="Garamond" w:eastAsia="Garamond" w:hAnsi="Garamond" w:cs="Garamond"/>
          <w:color w:val="000000"/>
          <w:sz w:val="26"/>
          <w:szCs w:val="26"/>
          <w:lang w:val="en-US"/>
        </w:rPr>
        <w:t>pengumpulan</w:t>
      </w:r>
      <w:proofErr w:type="spellEnd"/>
      <w:r w:rsidRPr="00362E00">
        <w:rPr>
          <w:rFonts w:ascii="Garamond" w:eastAsia="Garamond" w:hAnsi="Garamond" w:cs="Garamond"/>
          <w:color w:val="000000"/>
          <w:sz w:val="26"/>
          <w:szCs w:val="26"/>
          <w:lang w:val="en-US"/>
        </w:rPr>
        <w:t xml:space="preserve"> data </w:t>
      </w:r>
      <w:proofErr w:type="spellStart"/>
      <w:r w:rsidRPr="00362E00">
        <w:rPr>
          <w:rFonts w:ascii="Garamond" w:eastAsia="Garamond" w:hAnsi="Garamond" w:cs="Garamond"/>
          <w:color w:val="000000"/>
          <w:sz w:val="26"/>
          <w:szCs w:val="26"/>
          <w:lang w:val="en-US"/>
        </w:rPr>
        <w:t>mengiku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ngk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dentifik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leks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mili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dasar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riter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klus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eksklusi</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7"/>
      </w:r>
      <w:r w:rsidR="006A2AF6">
        <w:rPr>
          <w:rFonts w:ascii="Garamond" w:eastAsia="Garamond" w:hAnsi="Garamond" w:cs="Garamond"/>
          <w:color w:val="000000"/>
          <w:sz w:val="26"/>
          <w:szCs w:val="26"/>
          <w:lang w:val="en-US"/>
        </w:rPr>
        <w:t xml:space="preserve"> </w:t>
      </w:r>
      <w:r w:rsidRPr="00362E00">
        <w:rPr>
          <w:rStyle w:val="FootnoteReference"/>
          <w:rFonts w:ascii="Garamond" w:eastAsia="Garamond" w:hAnsi="Garamond" w:cs="Garamond"/>
          <w:color w:val="000000"/>
          <w:sz w:val="26"/>
          <w:szCs w:val="26"/>
          <w:lang w:val="en-US"/>
        </w:rPr>
        <w:footnoteReference w:id="18"/>
      </w:r>
      <w:r w:rsidR="006A2AF6">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riter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klu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caku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diterbi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lima </w:t>
      </w:r>
      <w:proofErr w:type="spellStart"/>
      <w:r w:rsidRPr="00362E00">
        <w:rPr>
          <w:rFonts w:ascii="Garamond" w:eastAsia="Garamond" w:hAnsi="Garamond" w:cs="Garamond"/>
          <w:color w:val="000000"/>
          <w:sz w:val="26"/>
          <w:szCs w:val="26"/>
          <w:lang w:val="en-US"/>
        </w:rPr>
        <w:t>tah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akhi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levan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ngsu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op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sed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asa</w:t>
      </w:r>
      <w:proofErr w:type="spellEnd"/>
      <w:r w:rsidRPr="00362E00">
        <w:rPr>
          <w:rFonts w:ascii="Garamond" w:eastAsia="Garamond" w:hAnsi="Garamond" w:cs="Garamond"/>
          <w:color w:val="000000"/>
          <w:sz w:val="26"/>
          <w:szCs w:val="26"/>
          <w:lang w:val="en-US"/>
        </w:rPr>
        <w:t xml:space="preserve"> </w:t>
      </w:r>
      <w:r w:rsidRPr="00362E00">
        <w:rPr>
          <w:rFonts w:ascii="Garamond" w:eastAsia="Garamond" w:hAnsi="Garamond" w:cs="Garamond"/>
          <w:color w:val="000000"/>
          <w:sz w:val="26"/>
          <w:szCs w:val="26"/>
          <w:lang w:val="en-US"/>
        </w:rPr>
        <w:lastRenderedPageBreak/>
        <w:t xml:space="preserve">Indonesia </w:t>
      </w:r>
      <w:proofErr w:type="spellStart"/>
      <w:r w:rsidRPr="00362E00">
        <w:rPr>
          <w:rFonts w:ascii="Garamond" w:eastAsia="Garamond" w:hAnsi="Garamond" w:cs="Garamond"/>
          <w:color w:val="000000"/>
          <w:sz w:val="26"/>
          <w:szCs w:val="26"/>
          <w:lang w:val="en-US"/>
        </w:rPr>
        <w:t>ata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as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ggr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ment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riter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ksklu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ipu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tikel</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nuh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k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adem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d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ta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lev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ok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data yang </w:t>
      </w:r>
      <w:proofErr w:type="spellStart"/>
      <w:r w:rsidRPr="00362E00">
        <w:rPr>
          <w:rFonts w:ascii="Garamond" w:eastAsia="Garamond" w:hAnsi="Garamond" w:cs="Garamond"/>
          <w:color w:val="000000"/>
          <w:sz w:val="26"/>
          <w:szCs w:val="26"/>
          <w:lang w:val="en-US"/>
        </w:rPr>
        <w:t>terkumpu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rup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iah</w:t>
      </w:r>
      <w:proofErr w:type="spellEnd"/>
      <w:r w:rsidRPr="00362E00">
        <w:rPr>
          <w:rFonts w:ascii="Garamond" w:eastAsia="Garamond" w:hAnsi="Garamond" w:cs="Garamond"/>
          <w:color w:val="000000"/>
          <w:sz w:val="26"/>
          <w:szCs w:val="26"/>
          <w:lang w:val="en-US"/>
        </w:rPr>
        <w:t xml:space="preserve"> yang valid dan </w:t>
      </w:r>
      <w:proofErr w:type="spellStart"/>
      <w:r w:rsidRPr="00362E00">
        <w:rPr>
          <w:rFonts w:ascii="Garamond" w:eastAsia="Garamond" w:hAnsi="Garamond" w:cs="Garamond"/>
          <w:color w:val="000000"/>
          <w:sz w:val="26"/>
          <w:szCs w:val="26"/>
          <w:lang w:val="en-US"/>
        </w:rPr>
        <w:t>sesu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butu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w:t>
      </w:r>
    </w:p>
    <w:p w14:paraId="65C7E2B7" w14:textId="173AA13F" w:rsidR="00362E00" w:rsidRPr="00362E00" w:rsidRDefault="00362E00" w:rsidP="006A2AF6">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 xml:space="preserve">Teknik </w:t>
      </w:r>
      <w:proofErr w:type="spellStart"/>
      <w:r w:rsidRPr="00362E00">
        <w:rPr>
          <w:rFonts w:ascii="Garamond" w:eastAsia="Garamond" w:hAnsi="Garamond" w:cs="Garamond"/>
          <w:color w:val="000000"/>
          <w:sz w:val="26"/>
          <w:szCs w:val="26"/>
          <w:lang w:val="en-US"/>
        </w:rPr>
        <w:t>analisis</w:t>
      </w:r>
      <w:proofErr w:type="spellEnd"/>
      <w:r w:rsidRPr="00362E00">
        <w:rPr>
          <w:rFonts w:ascii="Garamond" w:eastAsia="Garamond" w:hAnsi="Garamond" w:cs="Garamond"/>
          <w:color w:val="000000"/>
          <w:sz w:val="26"/>
          <w:szCs w:val="26"/>
          <w:lang w:val="en-US"/>
        </w:rPr>
        <w:t xml:space="preserve"> data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gun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ali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n</w:t>
      </w:r>
      <w:proofErr w:type="spellEnd"/>
      <w:r w:rsidRPr="00362E00">
        <w:rPr>
          <w:rFonts w:ascii="Garamond" w:eastAsia="Garamond" w:hAnsi="Garamond" w:cs="Garamond"/>
          <w:color w:val="000000"/>
          <w:sz w:val="26"/>
          <w:szCs w:val="26"/>
          <w:lang w:val="en-US"/>
        </w:rPr>
        <w:t xml:space="preserve"> (content analysis)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mat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afsirk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nsintesis</w:t>
      </w:r>
      <w:proofErr w:type="spellEnd"/>
      <w:r w:rsidRPr="00362E00">
        <w:rPr>
          <w:rFonts w:ascii="Garamond" w:eastAsia="Garamond" w:hAnsi="Garamond" w:cs="Garamond"/>
          <w:color w:val="000000"/>
          <w:sz w:val="26"/>
          <w:szCs w:val="26"/>
          <w:lang w:val="en-US"/>
        </w:rPr>
        <w:t xml:space="preserve"> data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te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kumpul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h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ali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mu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c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luru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rm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identifik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ag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ud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kukan</w:t>
      </w:r>
      <w:proofErr w:type="spellEnd"/>
      <w:r w:rsidRPr="00362E00">
        <w:rPr>
          <w:rFonts w:ascii="Garamond" w:eastAsia="Garamond" w:hAnsi="Garamond" w:cs="Garamond"/>
          <w:color w:val="000000"/>
          <w:sz w:val="26"/>
          <w:szCs w:val="26"/>
          <w:lang w:val="en-US"/>
        </w:rPr>
        <w:t xml:space="preserve"> proses coding </w:t>
      </w:r>
      <w:proofErr w:type="spellStart"/>
      <w:r w:rsidRPr="00362E00">
        <w:rPr>
          <w:rFonts w:ascii="Garamond" w:eastAsia="Garamond" w:hAnsi="Garamond" w:cs="Garamond"/>
          <w:color w:val="000000"/>
          <w:sz w:val="26"/>
          <w:szCs w:val="26"/>
          <w:lang w:val="en-US"/>
        </w:rPr>
        <w:t>terhad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ma-tema</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uncu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ubahan</w:t>
      </w:r>
      <w:proofErr w:type="spellEnd"/>
      <w:r w:rsidRPr="00362E00">
        <w:rPr>
          <w:rFonts w:ascii="Garamond" w:eastAsia="Garamond" w:hAnsi="Garamond" w:cs="Garamond"/>
          <w:color w:val="000000"/>
          <w:sz w:val="26"/>
          <w:szCs w:val="26"/>
          <w:lang w:val="en-US"/>
        </w:rPr>
        <w:t xml:space="preserve"> model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mplement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l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ov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19"/>
      </w:r>
      <w:r w:rsidRPr="00362E00">
        <w:rPr>
          <w:rFonts w:ascii="Garamond" w:eastAsia="Garamond" w:hAnsi="Garamond" w:cs="Garamond"/>
          <w:color w:val="000000"/>
          <w:sz w:val="26"/>
          <w:szCs w:val="26"/>
          <w:lang w:val="en-US"/>
        </w:rPr>
        <w:t xml:space="preserve"> Setelah </w:t>
      </w:r>
      <w:proofErr w:type="spellStart"/>
      <w:r w:rsidRPr="00362E00">
        <w:rPr>
          <w:rFonts w:ascii="Garamond" w:eastAsia="Garamond" w:hAnsi="Garamond" w:cs="Garamond"/>
          <w:color w:val="000000"/>
          <w:sz w:val="26"/>
          <w:szCs w:val="26"/>
          <w:lang w:val="en-US"/>
        </w:rPr>
        <w:t>tema-te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identifik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k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pret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em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ubu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tar-tema</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nyus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inte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oretis</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utuh</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komprehens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ungk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hasil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ah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n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aim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r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Indonesia </w:t>
      </w:r>
      <w:proofErr w:type="spellStart"/>
      <w:r w:rsidRPr="00362E00">
        <w:rPr>
          <w:rFonts w:ascii="Garamond" w:eastAsia="Garamond" w:hAnsi="Garamond" w:cs="Garamond"/>
          <w:color w:val="000000"/>
          <w:sz w:val="26"/>
          <w:szCs w:val="26"/>
          <w:lang w:val="en-US"/>
        </w:rPr>
        <w:t>menuj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5.0.</w:t>
      </w:r>
    </w:p>
    <w:p w14:paraId="2E1CCC76" w14:textId="77777777" w:rsidR="00362E00" w:rsidRPr="00362E00" w:rsidRDefault="00362E00" w:rsidP="006A2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ID"/>
        </w:rPr>
      </w:pPr>
    </w:p>
    <w:p w14:paraId="25C7A689" w14:textId="77777777" w:rsidR="00362E00" w:rsidRPr="00362E00" w:rsidRDefault="00362E00" w:rsidP="006A2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ID"/>
        </w:rPr>
      </w:pPr>
    </w:p>
    <w:p w14:paraId="7AC42CE8" w14:textId="77777777" w:rsidR="00B051E7" w:rsidRPr="00362E00" w:rsidRDefault="00B051E7" w:rsidP="006A2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362E00">
        <w:rPr>
          <w:rFonts w:ascii="Garamond" w:eastAsia="Garamond" w:hAnsi="Garamond" w:cs="Times New Roman"/>
          <w:b/>
          <w:bCs/>
          <w:color w:val="000000"/>
          <w:sz w:val="26"/>
          <w:szCs w:val="26"/>
          <w:lang w:val="en-US"/>
        </w:rPr>
        <w:t>HASIL DAN PEMBAHASAN</w:t>
      </w:r>
    </w:p>
    <w:p w14:paraId="0EB5573F" w14:textId="636B5B8A" w:rsidR="00362E00" w:rsidRPr="00362E00" w:rsidRDefault="00B051E7"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Times New Roman"/>
          <w:color w:val="000000"/>
          <w:sz w:val="26"/>
          <w:szCs w:val="26"/>
          <w:lang w:val="en-US"/>
        </w:rPr>
        <w:tab/>
      </w:r>
      <w:proofErr w:type="spellStart"/>
      <w:r w:rsidR="00362E00" w:rsidRPr="00362E00">
        <w:rPr>
          <w:rFonts w:ascii="Garamond" w:eastAsia="Garamond" w:hAnsi="Garamond" w:cs="Garamond"/>
          <w:color w:val="000000"/>
          <w:sz w:val="26"/>
          <w:szCs w:val="26"/>
          <w:lang w:val="en-US"/>
        </w:rPr>
        <w:t>Perkembang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teknologi</w:t>
      </w:r>
      <w:proofErr w:type="spellEnd"/>
      <w:r w:rsidR="00362E00" w:rsidRPr="00362E00">
        <w:rPr>
          <w:rFonts w:ascii="Garamond" w:eastAsia="Garamond" w:hAnsi="Garamond" w:cs="Garamond"/>
          <w:color w:val="000000"/>
          <w:sz w:val="26"/>
          <w:szCs w:val="26"/>
          <w:lang w:val="en-US"/>
        </w:rPr>
        <w:t xml:space="preserve"> digital </w:t>
      </w:r>
      <w:proofErr w:type="spellStart"/>
      <w:r w:rsidR="00362E00" w:rsidRPr="00362E00">
        <w:rPr>
          <w:rFonts w:ascii="Garamond" w:eastAsia="Garamond" w:hAnsi="Garamond" w:cs="Garamond"/>
          <w:color w:val="000000"/>
          <w:sz w:val="26"/>
          <w:szCs w:val="26"/>
          <w:lang w:val="en-US"/>
        </w:rPr>
        <w:t>dalam</w:t>
      </w:r>
      <w:proofErr w:type="spellEnd"/>
      <w:r w:rsidR="00362E00" w:rsidRPr="00362E00">
        <w:rPr>
          <w:rFonts w:ascii="Garamond" w:eastAsia="Garamond" w:hAnsi="Garamond" w:cs="Garamond"/>
          <w:color w:val="000000"/>
          <w:sz w:val="26"/>
          <w:szCs w:val="26"/>
          <w:lang w:val="en-US"/>
        </w:rPr>
        <w:t xml:space="preserve"> era </w:t>
      </w:r>
      <w:proofErr w:type="spellStart"/>
      <w:r w:rsidR="00362E00" w:rsidRPr="00362E00">
        <w:rPr>
          <w:rFonts w:ascii="Garamond" w:eastAsia="Garamond" w:hAnsi="Garamond" w:cs="Garamond"/>
          <w:color w:val="000000"/>
          <w:sz w:val="26"/>
          <w:szCs w:val="26"/>
          <w:lang w:val="en-US"/>
        </w:rPr>
        <w:t>masyarakat</w:t>
      </w:r>
      <w:proofErr w:type="spellEnd"/>
      <w:r w:rsidR="00362E00" w:rsidRPr="00362E00">
        <w:rPr>
          <w:rFonts w:ascii="Garamond" w:eastAsia="Garamond" w:hAnsi="Garamond" w:cs="Garamond"/>
          <w:color w:val="000000"/>
          <w:sz w:val="26"/>
          <w:szCs w:val="26"/>
          <w:lang w:val="en-US"/>
        </w:rPr>
        <w:t xml:space="preserve"> 5.0 </w:t>
      </w:r>
      <w:proofErr w:type="spellStart"/>
      <w:r w:rsidR="00362E00" w:rsidRPr="00362E00">
        <w:rPr>
          <w:rFonts w:ascii="Garamond" w:eastAsia="Garamond" w:hAnsi="Garamond" w:cs="Garamond"/>
          <w:color w:val="000000"/>
          <w:sz w:val="26"/>
          <w:szCs w:val="26"/>
          <w:lang w:val="en-US"/>
        </w:rPr>
        <w:t>membawa</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rubah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besar</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bagi</w:t>
      </w:r>
      <w:proofErr w:type="spellEnd"/>
      <w:r w:rsidR="00362E00" w:rsidRPr="00362E00">
        <w:rPr>
          <w:rFonts w:ascii="Garamond" w:eastAsia="Garamond" w:hAnsi="Garamond" w:cs="Garamond"/>
          <w:color w:val="000000"/>
          <w:sz w:val="26"/>
          <w:szCs w:val="26"/>
          <w:lang w:val="en-US"/>
        </w:rPr>
        <w:t xml:space="preserve"> dunia </w:t>
      </w:r>
      <w:proofErr w:type="spellStart"/>
      <w:r w:rsidR="00362E00" w:rsidRPr="00362E00">
        <w:rPr>
          <w:rFonts w:ascii="Garamond" w:eastAsia="Garamond" w:hAnsi="Garamond" w:cs="Garamond"/>
          <w:color w:val="000000"/>
          <w:sz w:val="26"/>
          <w:szCs w:val="26"/>
          <w:lang w:val="en-US"/>
        </w:rPr>
        <w:t>pendidikan</w:t>
      </w:r>
      <w:proofErr w:type="spellEnd"/>
      <w:r w:rsidR="00362E00" w:rsidRPr="00362E00">
        <w:rPr>
          <w:rFonts w:ascii="Garamond" w:eastAsia="Garamond" w:hAnsi="Garamond" w:cs="Garamond"/>
          <w:color w:val="000000"/>
          <w:sz w:val="26"/>
          <w:szCs w:val="26"/>
          <w:lang w:val="en-US"/>
        </w:rPr>
        <w:t xml:space="preserve"> Islam, </w:t>
      </w:r>
      <w:proofErr w:type="spellStart"/>
      <w:r w:rsidR="00362E00" w:rsidRPr="00362E00">
        <w:rPr>
          <w:rFonts w:ascii="Garamond" w:eastAsia="Garamond" w:hAnsi="Garamond" w:cs="Garamond"/>
          <w:color w:val="000000"/>
          <w:sz w:val="26"/>
          <w:szCs w:val="26"/>
          <w:lang w:val="en-US"/>
        </w:rPr>
        <w:t>baik</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dar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sis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metode</w:t>
      </w:r>
      <w:proofErr w:type="spellEnd"/>
      <w:r w:rsidR="00362E00" w:rsidRPr="00362E00">
        <w:rPr>
          <w:rFonts w:ascii="Garamond" w:eastAsia="Garamond" w:hAnsi="Garamond" w:cs="Garamond"/>
          <w:color w:val="000000"/>
          <w:sz w:val="26"/>
          <w:szCs w:val="26"/>
          <w:lang w:val="en-US"/>
        </w:rPr>
        <w:t xml:space="preserve">, media, </w:t>
      </w:r>
      <w:proofErr w:type="spellStart"/>
      <w:r w:rsidR="00362E00" w:rsidRPr="00362E00">
        <w:rPr>
          <w:rFonts w:ascii="Garamond" w:eastAsia="Garamond" w:hAnsi="Garamond" w:cs="Garamond"/>
          <w:color w:val="000000"/>
          <w:sz w:val="26"/>
          <w:szCs w:val="26"/>
          <w:lang w:val="en-US"/>
        </w:rPr>
        <w:t>maupu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orientas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mbelajar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Transformasi</w:t>
      </w:r>
      <w:proofErr w:type="spellEnd"/>
      <w:r w:rsidR="00362E00" w:rsidRPr="00362E00">
        <w:rPr>
          <w:rFonts w:ascii="Garamond" w:eastAsia="Garamond" w:hAnsi="Garamond" w:cs="Garamond"/>
          <w:color w:val="000000"/>
          <w:sz w:val="26"/>
          <w:szCs w:val="26"/>
          <w:lang w:val="en-US"/>
        </w:rPr>
        <w:t xml:space="preserve"> digital di era </w:t>
      </w:r>
      <w:proofErr w:type="spellStart"/>
      <w:r w:rsidR="00362E00" w:rsidRPr="00362E00">
        <w:rPr>
          <w:rFonts w:ascii="Garamond" w:eastAsia="Garamond" w:hAnsi="Garamond" w:cs="Garamond"/>
          <w:color w:val="000000"/>
          <w:sz w:val="26"/>
          <w:szCs w:val="26"/>
          <w:lang w:val="en-US"/>
        </w:rPr>
        <w:t>in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tidak</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lag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ditempatk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sekadar</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sebaga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rangkat</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teknis</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melaink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sebaga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aradigma</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baru</w:t>
      </w:r>
      <w:proofErr w:type="spellEnd"/>
      <w:r w:rsidR="00362E00" w:rsidRPr="00362E00">
        <w:rPr>
          <w:rFonts w:ascii="Garamond" w:eastAsia="Garamond" w:hAnsi="Garamond" w:cs="Garamond"/>
          <w:color w:val="000000"/>
          <w:sz w:val="26"/>
          <w:szCs w:val="26"/>
          <w:lang w:val="en-US"/>
        </w:rPr>
        <w:t xml:space="preserve"> yang </w:t>
      </w:r>
      <w:proofErr w:type="spellStart"/>
      <w:r w:rsidR="00362E00" w:rsidRPr="00362E00">
        <w:rPr>
          <w:rFonts w:ascii="Garamond" w:eastAsia="Garamond" w:hAnsi="Garamond" w:cs="Garamond"/>
          <w:color w:val="000000"/>
          <w:sz w:val="26"/>
          <w:szCs w:val="26"/>
          <w:lang w:val="en-US"/>
        </w:rPr>
        <w:t>mengubah</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cara</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serta</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didik</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berinteraks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deng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ngetahu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lingkungan</w:t>
      </w:r>
      <w:proofErr w:type="spellEnd"/>
      <w:r w:rsidR="00362E00" w:rsidRPr="00362E00">
        <w:rPr>
          <w:rFonts w:ascii="Garamond" w:eastAsia="Garamond" w:hAnsi="Garamond" w:cs="Garamond"/>
          <w:color w:val="000000"/>
          <w:sz w:val="26"/>
          <w:szCs w:val="26"/>
          <w:lang w:val="en-US"/>
        </w:rPr>
        <w:t xml:space="preserve">, dan </w:t>
      </w:r>
      <w:proofErr w:type="spellStart"/>
      <w:r w:rsidR="00362E00" w:rsidRPr="00362E00">
        <w:rPr>
          <w:rFonts w:ascii="Garamond" w:eastAsia="Garamond" w:hAnsi="Garamond" w:cs="Garamond"/>
          <w:color w:val="000000"/>
          <w:sz w:val="26"/>
          <w:szCs w:val="26"/>
          <w:lang w:val="en-US"/>
        </w:rPr>
        <w:t>nilai-nila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keagama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Menurut</w:t>
      </w:r>
      <w:proofErr w:type="spellEnd"/>
      <w:r w:rsidR="00362E00" w:rsidRPr="00362E00">
        <w:rPr>
          <w:rFonts w:ascii="Garamond" w:eastAsia="Garamond" w:hAnsi="Garamond" w:cs="Garamond"/>
          <w:color w:val="000000"/>
          <w:sz w:val="26"/>
          <w:szCs w:val="26"/>
          <w:lang w:val="en-US"/>
        </w:rPr>
        <w:t xml:space="preserve"> (Nurut </w:t>
      </w:r>
      <w:proofErr w:type="spellStart"/>
      <w:r w:rsidR="00362E00" w:rsidRPr="00362E00">
        <w:rPr>
          <w:rFonts w:ascii="Garamond" w:eastAsia="Garamond" w:hAnsi="Garamond" w:cs="Garamond"/>
          <w:color w:val="000000"/>
          <w:sz w:val="26"/>
          <w:szCs w:val="26"/>
          <w:lang w:val="en-US"/>
        </w:rPr>
        <w:t>taufik</w:t>
      </w:r>
      <w:proofErr w:type="spellEnd"/>
      <w:r w:rsidR="00362E00" w:rsidRPr="00362E00">
        <w:rPr>
          <w:rFonts w:ascii="Garamond" w:eastAsia="Garamond" w:hAnsi="Garamond" w:cs="Garamond"/>
          <w:color w:val="000000"/>
          <w:sz w:val="26"/>
          <w:szCs w:val="26"/>
          <w:lang w:val="en-US"/>
        </w:rPr>
        <w:t xml:space="preserve">; 2017) </w:t>
      </w:r>
      <w:proofErr w:type="spellStart"/>
      <w:r w:rsidR="00362E00" w:rsidRPr="00362E00">
        <w:rPr>
          <w:rFonts w:ascii="Garamond" w:eastAsia="Garamond" w:hAnsi="Garamond" w:cs="Garamond"/>
          <w:color w:val="000000"/>
          <w:sz w:val="26"/>
          <w:szCs w:val="26"/>
          <w:lang w:val="en-US"/>
        </w:rPr>
        <w:t>perubah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in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memilik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kesama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ola</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deng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rubah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aradigma</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ndidik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multikultural</w:t>
      </w:r>
      <w:proofErr w:type="spellEnd"/>
      <w:r w:rsidR="00362E00" w:rsidRPr="00362E00">
        <w:rPr>
          <w:rFonts w:ascii="Garamond" w:eastAsia="Garamond" w:hAnsi="Garamond" w:cs="Garamond"/>
          <w:color w:val="000000"/>
          <w:sz w:val="26"/>
          <w:szCs w:val="26"/>
          <w:lang w:val="en-US"/>
        </w:rPr>
        <w:t xml:space="preserve">, di mana </w:t>
      </w:r>
      <w:proofErr w:type="spellStart"/>
      <w:r w:rsidR="00362E00" w:rsidRPr="00362E00">
        <w:rPr>
          <w:rFonts w:ascii="Garamond" w:eastAsia="Garamond" w:hAnsi="Garamond" w:cs="Garamond"/>
          <w:color w:val="000000"/>
          <w:sz w:val="26"/>
          <w:szCs w:val="26"/>
          <w:lang w:val="en-US"/>
        </w:rPr>
        <w:t>perubah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sosial</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menuntut</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mbaru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kurikulum</w:t>
      </w:r>
      <w:proofErr w:type="spellEnd"/>
      <w:r w:rsidR="00362E00" w:rsidRPr="00362E00">
        <w:rPr>
          <w:rFonts w:ascii="Garamond" w:eastAsia="Garamond" w:hAnsi="Garamond" w:cs="Garamond"/>
          <w:color w:val="000000"/>
          <w:sz w:val="26"/>
          <w:szCs w:val="26"/>
          <w:lang w:val="en-US"/>
        </w:rPr>
        <w:t xml:space="preserve"> dan </w:t>
      </w:r>
      <w:proofErr w:type="spellStart"/>
      <w:r w:rsidR="00362E00" w:rsidRPr="00362E00">
        <w:rPr>
          <w:rFonts w:ascii="Garamond" w:eastAsia="Garamond" w:hAnsi="Garamond" w:cs="Garamond"/>
          <w:color w:val="000000"/>
          <w:sz w:val="26"/>
          <w:szCs w:val="26"/>
          <w:lang w:val="en-US"/>
        </w:rPr>
        <w:t>strategi</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mbelajaran</w:t>
      </w:r>
      <w:proofErr w:type="spellEnd"/>
      <w:r w:rsidR="00362E00" w:rsidRPr="00362E00">
        <w:rPr>
          <w:rFonts w:ascii="Garamond" w:eastAsia="Garamond" w:hAnsi="Garamond" w:cs="Garamond"/>
          <w:color w:val="000000"/>
          <w:sz w:val="26"/>
          <w:szCs w:val="26"/>
          <w:lang w:val="en-US"/>
        </w:rPr>
        <w:t xml:space="preserve"> agar </w:t>
      </w:r>
      <w:proofErr w:type="spellStart"/>
      <w:r w:rsidR="00362E00" w:rsidRPr="00362E00">
        <w:rPr>
          <w:rFonts w:ascii="Garamond" w:eastAsia="Garamond" w:hAnsi="Garamond" w:cs="Garamond"/>
          <w:color w:val="000000"/>
          <w:sz w:val="26"/>
          <w:szCs w:val="26"/>
          <w:lang w:val="en-US"/>
        </w:rPr>
        <w:t>relev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dengan</w:t>
      </w:r>
      <w:proofErr w:type="spellEnd"/>
      <w:r w:rsidR="00362E00" w:rsidRPr="00362E00">
        <w:rPr>
          <w:rFonts w:ascii="Garamond" w:eastAsia="Garamond" w:hAnsi="Garamond" w:cs="Garamond"/>
          <w:color w:val="000000"/>
          <w:sz w:val="26"/>
          <w:szCs w:val="26"/>
          <w:lang w:val="en-US"/>
        </w:rPr>
        <w:t xml:space="preserve"> </w:t>
      </w:r>
      <w:proofErr w:type="spellStart"/>
      <w:r w:rsidR="00362E00" w:rsidRPr="00362E00">
        <w:rPr>
          <w:rFonts w:ascii="Garamond" w:eastAsia="Garamond" w:hAnsi="Garamond" w:cs="Garamond"/>
          <w:color w:val="000000"/>
          <w:sz w:val="26"/>
          <w:szCs w:val="26"/>
          <w:lang w:val="en-US"/>
        </w:rPr>
        <w:t>perkembangan</w:t>
      </w:r>
      <w:proofErr w:type="spellEnd"/>
      <w:r w:rsidR="00362E00" w:rsidRPr="00362E00">
        <w:rPr>
          <w:rFonts w:ascii="Garamond" w:eastAsia="Garamond" w:hAnsi="Garamond" w:cs="Garamond"/>
          <w:color w:val="000000"/>
          <w:sz w:val="26"/>
          <w:szCs w:val="26"/>
          <w:lang w:val="en-US"/>
        </w:rPr>
        <w:t xml:space="preserve"> zaman</w:t>
      </w:r>
      <w:r w:rsidR="006A2AF6">
        <w:rPr>
          <w:rFonts w:ascii="Garamond" w:eastAsia="Garamond" w:hAnsi="Garamond" w:cs="Garamond"/>
          <w:color w:val="000000"/>
          <w:sz w:val="26"/>
          <w:szCs w:val="26"/>
          <w:lang w:val="en-US"/>
        </w:rPr>
        <w:t>.</w:t>
      </w:r>
      <w:r w:rsidR="00362E00" w:rsidRPr="00362E00">
        <w:rPr>
          <w:rStyle w:val="FootnoteReference"/>
          <w:rFonts w:ascii="Garamond" w:eastAsia="Garamond" w:hAnsi="Garamond" w:cs="Garamond"/>
          <w:color w:val="000000"/>
          <w:sz w:val="26"/>
          <w:szCs w:val="26"/>
          <w:lang w:val="en-US"/>
        </w:rPr>
        <w:footnoteReference w:id="20"/>
      </w:r>
    </w:p>
    <w:p w14:paraId="5DE0D012" w14:textId="1130F533"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hadi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spo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had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butu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nerasi</w:t>
      </w:r>
      <w:proofErr w:type="spellEnd"/>
      <w:r w:rsidRPr="00362E00">
        <w:rPr>
          <w:rFonts w:ascii="Garamond" w:eastAsia="Garamond" w:hAnsi="Garamond" w:cs="Garamond"/>
          <w:color w:val="000000"/>
          <w:sz w:val="26"/>
          <w:szCs w:val="26"/>
          <w:lang w:val="en-US"/>
        </w:rPr>
        <w:t xml:space="preserve"> modern yang </w:t>
      </w:r>
      <w:proofErr w:type="spellStart"/>
      <w:r w:rsidRPr="00362E00">
        <w:rPr>
          <w:rFonts w:ascii="Garamond" w:eastAsia="Garamond" w:hAnsi="Garamond" w:cs="Garamond"/>
          <w:color w:val="000000"/>
          <w:sz w:val="26"/>
          <w:szCs w:val="26"/>
          <w:lang w:val="en-US"/>
        </w:rPr>
        <w:t>tumbu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dunia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data, </w:t>
      </w:r>
      <w:proofErr w:type="spellStart"/>
      <w:r w:rsidRPr="00362E00">
        <w:rPr>
          <w:rFonts w:ascii="Garamond" w:eastAsia="Garamond" w:hAnsi="Garamond" w:cs="Garamond"/>
          <w:color w:val="000000"/>
          <w:sz w:val="26"/>
          <w:szCs w:val="26"/>
          <w:lang w:val="en-US"/>
        </w:rPr>
        <w:t>jaring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integ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isik</w:t>
      </w:r>
      <w:proofErr w:type="spellEnd"/>
      <w:r w:rsidRPr="00362E00">
        <w:rPr>
          <w:rFonts w:ascii="Garamond" w:eastAsia="Garamond" w:hAnsi="Garamond" w:cs="Garamond"/>
          <w:color w:val="000000"/>
          <w:sz w:val="26"/>
          <w:szCs w:val="26"/>
          <w:lang w:val="en-US"/>
        </w:rPr>
        <w:t>-virtual</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1"/>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bar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l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ng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l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ruk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pistem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terlib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artificial intelligence, big data, LMS, dan media digital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lastRenderedPageBreak/>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ndal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ramah</w:t>
      </w:r>
      <w:proofErr w:type="spellEnd"/>
      <w:r w:rsidRPr="00362E00">
        <w:rPr>
          <w:rFonts w:ascii="Garamond" w:eastAsia="Garamond" w:hAnsi="Garamond" w:cs="Garamond"/>
          <w:color w:val="000000"/>
          <w:sz w:val="26"/>
          <w:szCs w:val="26"/>
          <w:lang w:val="en-US"/>
        </w:rPr>
        <w:t xml:space="preserve"> guru,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kses</w:t>
      </w:r>
      <w:proofErr w:type="spellEnd"/>
      <w:r w:rsidRPr="00362E00">
        <w:rPr>
          <w:rFonts w:ascii="Garamond" w:eastAsia="Garamond" w:hAnsi="Garamond" w:cs="Garamond"/>
          <w:color w:val="000000"/>
          <w:sz w:val="26"/>
          <w:szCs w:val="26"/>
          <w:lang w:val="en-US"/>
        </w:rPr>
        <w:t xml:space="preserve"> tafsir digital, </w:t>
      </w:r>
      <w:proofErr w:type="spellStart"/>
      <w:r w:rsidRPr="00362E00">
        <w:rPr>
          <w:rFonts w:ascii="Garamond" w:eastAsia="Garamond" w:hAnsi="Garamond" w:cs="Garamond"/>
          <w:color w:val="000000"/>
          <w:sz w:val="26"/>
          <w:szCs w:val="26"/>
          <w:lang w:val="en-US"/>
        </w:rPr>
        <w:t>had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video </w:t>
      </w:r>
      <w:proofErr w:type="spellStart"/>
      <w:r w:rsidRPr="00362E00">
        <w:rPr>
          <w:rFonts w:ascii="Garamond" w:eastAsia="Garamond" w:hAnsi="Garamond" w:cs="Garamond"/>
          <w:color w:val="000000"/>
          <w:sz w:val="26"/>
          <w:szCs w:val="26"/>
          <w:lang w:val="en-US"/>
        </w:rPr>
        <w:t>eduka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ingga</w:t>
      </w:r>
      <w:proofErr w:type="spellEnd"/>
      <w:r w:rsidRPr="00362E00">
        <w:rPr>
          <w:rFonts w:ascii="Garamond" w:eastAsia="Garamond" w:hAnsi="Garamond" w:cs="Garamond"/>
          <w:color w:val="000000"/>
          <w:sz w:val="26"/>
          <w:szCs w:val="26"/>
          <w:lang w:val="en-US"/>
        </w:rPr>
        <w:t xml:space="preserve"> forum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global</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2"/>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cipt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kosiste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bu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labora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dinam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duku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v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5.0 yang </w:t>
      </w:r>
      <w:proofErr w:type="spellStart"/>
      <w:r w:rsidRPr="00362E00">
        <w:rPr>
          <w:rFonts w:ascii="Garamond" w:eastAsia="Garamond" w:hAnsi="Garamond" w:cs="Garamond"/>
          <w:color w:val="000000"/>
          <w:sz w:val="26"/>
          <w:szCs w:val="26"/>
          <w:lang w:val="en-US"/>
        </w:rPr>
        <w:t>menemp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us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us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ov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w:t>
      </w:r>
    </w:p>
    <w:p w14:paraId="149B279F" w14:textId="01AE0CD4" w:rsid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Trans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pon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rup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olid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nunt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g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bsiste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rikulum</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mbelajaran</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3"/>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m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ori</w:t>
      </w:r>
      <w:proofErr w:type="spellEnd"/>
      <w:r w:rsidRPr="00362E00">
        <w:rPr>
          <w:rFonts w:ascii="Garamond" w:eastAsia="Garamond" w:hAnsi="Garamond" w:cs="Garamond"/>
          <w:color w:val="000000"/>
          <w:sz w:val="26"/>
          <w:szCs w:val="26"/>
          <w:lang w:val="en-US"/>
        </w:rPr>
        <w:t xml:space="preserve"> Mac Donald </w:t>
      </w:r>
      <w:proofErr w:type="spellStart"/>
      <w:r w:rsidRPr="00362E00">
        <w:rPr>
          <w:rFonts w:ascii="Garamond" w:eastAsia="Garamond" w:hAnsi="Garamond" w:cs="Garamond"/>
          <w:color w:val="000000"/>
          <w:sz w:val="26"/>
          <w:szCs w:val="26"/>
          <w:lang w:val="en-US"/>
        </w:rPr>
        <w:t>tent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m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bsiste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diul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nj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a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l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luru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ruk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istem</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leksibel</w:t>
      </w:r>
      <w:proofErr w:type="spellEnd"/>
      <w:r w:rsidRPr="00362E00">
        <w:rPr>
          <w:rFonts w:ascii="Garamond" w:eastAsia="Garamond" w:hAnsi="Garamond" w:cs="Garamond"/>
          <w:color w:val="000000"/>
          <w:sz w:val="26"/>
          <w:szCs w:val="26"/>
          <w:lang w:val="en-US"/>
        </w:rPr>
        <w:t>, non-</w:t>
      </w:r>
      <w:proofErr w:type="spellStart"/>
      <w:r w:rsidRPr="00362E00">
        <w:rPr>
          <w:rFonts w:ascii="Garamond" w:eastAsia="Garamond" w:hAnsi="Garamond" w:cs="Garamond"/>
          <w:color w:val="000000"/>
          <w:sz w:val="26"/>
          <w:szCs w:val="26"/>
          <w:lang w:val="en-US"/>
        </w:rPr>
        <w:t>hierarkis</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digital. Guru </w:t>
      </w:r>
      <w:proofErr w:type="spellStart"/>
      <w:r w:rsidRPr="00362E00">
        <w:rPr>
          <w:rFonts w:ascii="Garamond" w:eastAsia="Garamond" w:hAnsi="Garamond" w:cs="Garamond"/>
          <w:color w:val="000000"/>
          <w:sz w:val="26"/>
          <w:szCs w:val="26"/>
          <w:lang w:val="en-US"/>
        </w:rPr>
        <w:t>k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mbi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asilitator</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ngarah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ment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tif</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ngeksplo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lmuan</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4"/>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rikulu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tunt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digital dan </w:t>
      </w:r>
      <w:proofErr w:type="spellStart"/>
      <w:r w:rsidRPr="00362E00">
        <w:rPr>
          <w:rFonts w:ascii="Garamond" w:eastAsia="Garamond" w:hAnsi="Garamond" w:cs="Garamond"/>
          <w:color w:val="000000"/>
          <w:sz w:val="26"/>
          <w:szCs w:val="26"/>
          <w:lang w:val="en-US"/>
        </w:rPr>
        <w:t>eti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med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dang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ngku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ges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is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uj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uang</w:t>
      </w:r>
      <w:proofErr w:type="spellEnd"/>
      <w:r w:rsidRPr="00362E00">
        <w:rPr>
          <w:rFonts w:ascii="Garamond" w:eastAsia="Garamond" w:hAnsi="Garamond" w:cs="Garamond"/>
          <w:color w:val="000000"/>
          <w:sz w:val="26"/>
          <w:szCs w:val="26"/>
          <w:lang w:val="en-US"/>
        </w:rPr>
        <w:t xml:space="preserve"> digital dan hybrid.</w:t>
      </w:r>
    </w:p>
    <w:p w14:paraId="0AE29743" w14:textId="77777777" w:rsidR="003731A1" w:rsidRPr="00362E00" w:rsidRDefault="003731A1"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1F4BB383" w14:textId="77777777" w:rsidR="00362E00" w:rsidRPr="00362E00" w:rsidRDefault="00362E00" w:rsidP="006A2AF6">
      <w:pPr>
        <w:pStyle w:val="ListParagraph"/>
        <w:numPr>
          <w:ilvl w:val="0"/>
          <w:numId w:val="1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ind w:left="284" w:hanging="284"/>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Konsep</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Digitalisasi</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Studi</w:t>
      </w:r>
      <w:proofErr w:type="spellEnd"/>
      <w:r w:rsidRPr="00362E00">
        <w:rPr>
          <w:rFonts w:ascii="Garamond" w:eastAsia="Garamond" w:hAnsi="Garamond" w:cs="Garamond"/>
          <w:b/>
          <w:bCs/>
          <w:color w:val="000000"/>
          <w:sz w:val="26"/>
          <w:szCs w:val="26"/>
          <w:lang w:val="en-US"/>
        </w:rPr>
        <w:t xml:space="preserve"> Islam</w:t>
      </w:r>
    </w:p>
    <w:p w14:paraId="36327DA2" w14:textId="3D912703"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pada </w:t>
      </w:r>
      <w:proofErr w:type="spellStart"/>
      <w:r w:rsidRPr="00362E00">
        <w:rPr>
          <w:rFonts w:ascii="Garamond" w:eastAsia="Garamond" w:hAnsi="Garamond" w:cs="Garamond"/>
          <w:color w:val="000000"/>
          <w:sz w:val="26"/>
          <w:szCs w:val="26"/>
          <w:lang w:val="en-US"/>
        </w:rPr>
        <w:t>dasar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rupakan</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trans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istematis</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manfa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v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isiens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jangka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5"/>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ns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henti</w:t>
      </w:r>
      <w:proofErr w:type="spellEnd"/>
      <w:r w:rsidRPr="00362E00">
        <w:rPr>
          <w:rFonts w:ascii="Garamond" w:eastAsia="Garamond" w:hAnsi="Garamond" w:cs="Garamond"/>
          <w:color w:val="000000"/>
          <w:sz w:val="26"/>
          <w:szCs w:val="26"/>
          <w:lang w:val="en-US"/>
        </w:rPr>
        <w:t xml:space="preserve"> pada </w:t>
      </w:r>
      <w:proofErr w:type="spellStart"/>
      <w:r w:rsidRPr="00362E00">
        <w:rPr>
          <w:rFonts w:ascii="Garamond" w:eastAsia="Garamond" w:hAnsi="Garamond" w:cs="Garamond"/>
          <w:color w:val="000000"/>
          <w:sz w:val="26"/>
          <w:szCs w:val="26"/>
          <w:lang w:val="en-US"/>
        </w:rPr>
        <w:t>pengali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w:t>
      </w:r>
      <w:proofErr w:type="spellEnd"/>
      <w:r w:rsidRPr="00362E00">
        <w:rPr>
          <w:rFonts w:ascii="Garamond" w:eastAsia="Garamond" w:hAnsi="Garamond" w:cs="Garamond"/>
          <w:color w:val="000000"/>
          <w:sz w:val="26"/>
          <w:szCs w:val="26"/>
          <w:lang w:val="en-US"/>
        </w:rPr>
        <w:t xml:space="preserve"> format digital,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ib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konstruk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ole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olah</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makn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etah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slaman</w:t>
      </w:r>
      <w:proofErr w:type="spellEnd"/>
      <w:r w:rsidRPr="00362E00">
        <w:rPr>
          <w:rFonts w:ascii="Garamond" w:eastAsia="Garamond" w:hAnsi="Garamond" w:cs="Garamond"/>
          <w:color w:val="000000"/>
          <w:sz w:val="26"/>
          <w:szCs w:val="26"/>
          <w:lang w:val="en-US"/>
        </w:rPr>
        <w:t xml:space="preserve">. Pada era Society 5.0,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hadi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spon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butu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modern yang </w:t>
      </w:r>
      <w:proofErr w:type="spellStart"/>
      <w:r w:rsidRPr="00362E00">
        <w:rPr>
          <w:rFonts w:ascii="Garamond" w:eastAsia="Garamond" w:hAnsi="Garamond" w:cs="Garamond"/>
          <w:color w:val="000000"/>
          <w:sz w:val="26"/>
          <w:szCs w:val="26"/>
          <w:lang w:val="en-US"/>
        </w:rPr>
        <w:t>menunt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cep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tiv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terperson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eka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ahaman</w:t>
      </w:r>
      <w:proofErr w:type="spellEnd"/>
      <w:r w:rsidRPr="00362E00">
        <w:rPr>
          <w:rFonts w:ascii="Garamond" w:eastAsia="Garamond" w:hAnsi="Garamond" w:cs="Garamond"/>
          <w:color w:val="000000"/>
          <w:sz w:val="26"/>
          <w:szCs w:val="26"/>
          <w:lang w:val="en-US"/>
        </w:rPr>
        <w:t xml:space="preserve"> agama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batas</w:t>
      </w:r>
      <w:proofErr w:type="spellEnd"/>
      <w:r w:rsidRPr="00362E00">
        <w:rPr>
          <w:rFonts w:ascii="Garamond" w:eastAsia="Garamond" w:hAnsi="Garamond" w:cs="Garamond"/>
          <w:color w:val="000000"/>
          <w:sz w:val="26"/>
          <w:szCs w:val="26"/>
          <w:lang w:val="en-US"/>
        </w:rPr>
        <w:t xml:space="preserve"> pada </w:t>
      </w:r>
      <w:proofErr w:type="spellStart"/>
      <w:r w:rsidRPr="00362E00">
        <w:rPr>
          <w:rFonts w:ascii="Garamond" w:eastAsia="Garamond" w:hAnsi="Garamond" w:cs="Garamond"/>
          <w:color w:val="000000"/>
          <w:sz w:val="26"/>
          <w:szCs w:val="26"/>
          <w:lang w:val="en-US"/>
        </w:rPr>
        <w:t>r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l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is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ger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uang-ruang</w:t>
      </w:r>
      <w:proofErr w:type="spellEnd"/>
      <w:r w:rsidRPr="00362E00">
        <w:rPr>
          <w:rFonts w:ascii="Garamond" w:eastAsia="Garamond" w:hAnsi="Garamond" w:cs="Garamond"/>
          <w:color w:val="000000"/>
          <w:sz w:val="26"/>
          <w:szCs w:val="26"/>
          <w:lang w:val="en-US"/>
        </w:rPr>
        <w:t xml:space="preserve"> virtual yang </w:t>
      </w:r>
      <w:proofErr w:type="spellStart"/>
      <w:r w:rsidRPr="00362E00">
        <w:rPr>
          <w:rFonts w:ascii="Garamond" w:eastAsia="Garamond" w:hAnsi="Garamond" w:cs="Garamond"/>
          <w:color w:val="000000"/>
          <w:sz w:val="26"/>
          <w:szCs w:val="26"/>
          <w:lang w:val="en-US"/>
        </w:rPr>
        <w:t>bersif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buka</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kolaboratif</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6"/>
      </w:r>
    </w:p>
    <w:p w14:paraId="4A0A8FE9" w14:textId="749295F5"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lastRenderedPageBreak/>
        <w:tab/>
      </w: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edi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had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gub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ruk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pistemolog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Jika</w:t>
      </w:r>
      <w:proofErr w:type="spellEnd"/>
      <w:r w:rsidRPr="00362E00">
        <w:rPr>
          <w:rFonts w:ascii="Garamond" w:eastAsia="Garamond" w:hAnsi="Garamond" w:cs="Garamond"/>
          <w:color w:val="000000"/>
          <w:sz w:val="26"/>
          <w:szCs w:val="26"/>
          <w:lang w:val="en-US"/>
        </w:rPr>
        <w:t xml:space="preserve"> pada masa </w:t>
      </w:r>
      <w:proofErr w:type="spellStart"/>
      <w:r w:rsidRPr="00362E00">
        <w:rPr>
          <w:rFonts w:ascii="Garamond" w:eastAsia="Garamond" w:hAnsi="Garamond" w:cs="Garamond"/>
          <w:color w:val="000000"/>
          <w:sz w:val="26"/>
          <w:szCs w:val="26"/>
          <w:lang w:val="en-US"/>
        </w:rPr>
        <w:t>sebelum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ang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tumpu</w:t>
      </w:r>
      <w:proofErr w:type="spellEnd"/>
      <w:r w:rsidRPr="00362E00">
        <w:rPr>
          <w:rFonts w:ascii="Garamond" w:eastAsia="Garamond" w:hAnsi="Garamond" w:cs="Garamond"/>
          <w:color w:val="000000"/>
          <w:sz w:val="26"/>
          <w:szCs w:val="26"/>
          <w:lang w:val="en-US"/>
        </w:rPr>
        <w:t xml:space="preserve"> pada </w:t>
      </w:r>
      <w:proofErr w:type="spellStart"/>
      <w:r w:rsidRPr="00362E00">
        <w:rPr>
          <w:rFonts w:ascii="Garamond" w:eastAsia="Garamond" w:hAnsi="Garamond" w:cs="Garamond"/>
          <w:color w:val="000000"/>
          <w:sz w:val="26"/>
          <w:szCs w:val="26"/>
          <w:lang w:val="en-US"/>
        </w:rPr>
        <w:t>trad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s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t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radig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seb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ges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tivitas</w:t>
      </w:r>
      <w:proofErr w:type="spellEnd"/>
      <w:r w:rsidRPr="00362E00">
        <w:rPr>
          <w:rFonts w:ascii="Garamond" w:eastAsia="Garamond" w:hAnsi="Garamond" w:cs="Garamond"/>
          <w:color w:val="000000"/>
          <w:sz w:val="26"/>
          <w:szCs w:val="26"/>
          <w:lang w:val="en-US"/>
        </w:rPr>
        <w:t xml:space="preserve"> dan multimedia. Tafsir digital, </w:t>
      </w:r>
      <w:proofErr w:type="spellStart"/>
      <w:r w:rsidRPr="00362E00">
        <w:rPr>
          <w:rFonts w:ascii="Garamond" w:eastAsia="Garamond" w:hAnsi="Garamond" w:cs="Garamond"/>
          <w:color w:val="000000"/>
          <w:sz w:val="26"/>
          <w:szCs w:val="26"/>
          <w:lang w:val="en-US"/>
        </w:rPr>
        <w:t>kam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d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lektron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nsiklopedia</w:t>
      </w:r>
      <w:proofErr w:type="spellEnd"/>
      <w:r w:rsidRPr="00362E00">
        <w:rPr>
          <w:rFonts w:ascii="Garamond" w:eastAsia="Garamond" w:hAnsi="Garamond" w:cs="Garamond"/>
          <w:color w:val="000000"/>
          <w:sz w:val="26"/>
          <w:szCs w:val="26"/>
          <w:lang w:val="en-US"/>
        </w:rPr>
        <w:t xml:space="preserve"> Islam daring, dan </w:t>
      </w:r>
      <w:proofErr w:type="spellStart"/>
      <w:r w:rsidRPr="00362E00">
        <w:rPr>
          <w:rFonts w:ascii="Garamond" w:eastAsia="Garamond" w:hAnsi="Garamond" w:cs="Garamond"/>
          <w:color w:val="000000"/>
          <w:sz w:val="26"/>
          <w:szCs w:val="26"/>
          <w:lang w:val="en-US"/>
        </w:rPr>
        <w:t>rib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urn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sl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open-access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semp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pad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spek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disipl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u</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7"/>
      </w:r>
      <w:r w:rsidR="006A2AF6">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uba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pistem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and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hir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r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kaj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model </w:t>
      </w:r>
      <w:proofErr w:type="spellStart"/>
      <w:r w:rsidRPr="00362E00">
        <w:rPr>
          <w:rFonts w:ascii="Garamond" w:eastAsia="Garamond" w:hAnsi="Garamond" w:cs="Garamond"/>
          <w:color w:val="000000"/>
          <w:sz w:val="26"/>
          <w:szCs w:val="26"/>
          <w:lang w:val="en-US"/>
        </w:rPr>
        <w:t>pas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ah</w:t>
      </w:r>
      <w:proofErr w:type="spellEnd"/>
      <w:r w:rsidRPr="00362E00">
        <w:rPr>
          <w:rFonts w:ascii="Garamond" w:eastAsia="Garamond" w:hAnsi="Garamond" w:cs="Garamond"/>
          <w:color w:val="000000"/>
          <w:sz w:val="26"/>
          <w:szCs w:val="26"/>
          <w:lang w:val="en-US"/>
        </w:rPr>
        <w:t xml:space="preserve"> (guru-</w:t>
      </w:r>
      <w:proofErr w:type="spellStart"/>
      <w:r w:rsidRPr="00362E00">
        <w:rPr>
          <w:rFonts w:ascii="Garamond" w:eastAsia="Garamond" w:hAnsi="Garamond" w:cs="Garamond"/>
          <w:color w:val="000000"/>
          <w:sz w:val="26"/>
          <w:szCs w:val="26"/>
          <w:lang w:val="en-US"/>
        </w:rPr>
        <w:t>sis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u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ok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uju</w:t>
      </w:r>
      <w:proofErr w:type="spellEnd"/>
      <w:r w:rsidRPr="00362E00">
        <w:rPr>
          <w:rFonts w:ascii="Garamond" w:eastAsia="Garamond" w:hAnsi="Garamond" w:cs="Garamond"/>
          <w:color w:val="000000"/>
          <w:sz w:val="26"/>
          <w:szCs w:val="26"/>
          <w:lang w:val="en-US"/>
        </w:rPr>
        <w:t xml:space="preserve"> global.</w:t>
      </w:r>
    </w:p>
    <w:p w14:paraId="123FB23E" w14:textId="464F679F"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au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l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integras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cerd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atan</w:t>
      </w:r>
      <w:proofErr w:type="spellEnd"/>
      <w:r w:rsidRPr="00362E00">
        <w:rPr>
          <w:rFonts w:ascii="Garamond" w:eastAsia="Garamond" w:hAnsi="Garamond" w:cs="Garamond"/>
          <w:color w:val="000000"/>
          <w:sz w:val="26"/>
          <w:szCs w:val="26"/>
          <w:lang w:val="en-US"/>
        </w:rPr>
        <w:t xml:space="preserve"> (AI) dan big data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AI </w:t>
      </w:r>
      <w:proofErr w:type="spellStart"/>
      <w:r w:rsidRPr="00362E00">
        <w:rPr>
          <w:rFonts w:ascii="Garamond" w:eastAsia="Garamond" w:hAnsi="Garamond" w:cs="Garamond"/>
          <w:color w:val="000000"/>
          <w:sz w:val="26"/>
          <w:szCs w:val="26"/>
          <w:lang w:val="en-US"/>
        </w:rPr>
        <w:t>mamp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komend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su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butuh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is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k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ali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a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ila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otomat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had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amp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ca</w:t>
      </w:r>
      <w:proofErr w:type="spellEnd"/>
      <w:r w:rsidRPr="00362E00">
        <w:rPr>
          <w:rFonts w:ascii="Garamond" w:eastAsia="Garamond" w:hAnsi="Garamond" w:cs="Garamond"/>
          <w:color w:val="000000"/>
          <w:sz w:val="26"/>
          <w:szCs w:val="26"/>
          <w:lang w:val="en-US"/>
        </w:rPr>
        <w:t xml:space="preserve"> Al-Qur’an</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8"/>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u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l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p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inklusif</w:t>
      </w:r>
      <w:proofErr w:type="spellEnd"/>
      <w:r w:rsidRPr="00362E00">
        <w:rPr>
          <w:rFonts w:ascii="Garamond" w:eastAsia="Garamond" w:hAnsi="Garamond" w:cs="Garamond"/>
          <w:color w:val="000000"/>
          <w:sz w:val="26"/>
          <w:szCs w:val="26"/>
          <w:lang w:val="en-US"/>
        </w:rPr>
        <w:t xml:space="preserve">. Hal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jal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uj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5.0 yang </w:t>
      </w:r>
      <w:proofErr w:type="spellStart"/>
      <w:r w:rsidRPr="00362E00">
        <w:rPr>
          <w:rFonts w:ascii="Garamond" w:eastAsia="Garamond" w:hAnsi="Garamond" w:cs="Garamond"/>
          <w:color w:val="000000"/>
          <w:sz w:val="26"/>
          <w:szCs w:val="26"/>
          <w:lang w:val="en-US"/>
        </w:rPr>
        <w:t>ing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emp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usi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usat</w:t>
      </w:r>
      <w:proofErr w:type="spellEnd"/>
      <w:r w:rsidRPr="00362E00">
        <w:rPr>
          <w:rFonts w:ascii="Garamond" w:eastAsia="Garamond" w:hAnsi="Garamond" w:cs="Garamond"/>
          <w:color w:val="000000"/>
          <w:sz w:val="26"/>
          <w:szCs w:val="26"/>
          <w:lang w:val="en-US"/>
        </w:rPr>
        <w:t xml:space="preserve">, di mana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un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idu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gantikan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n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st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digun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nt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akt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b</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spiritualitas</w:t>
      </w:r>
      <w:proofErr w:type="spellEnd"/>
      <w:r w:rsidRPr="00362E00">
        <w:rPr>
          <w:rFonts w:ascii="Garamond" w:eastAsia="Garamond" w:hAnsi="Garamond" w:cs="Garamond"/>
          <w:color w:val="000000"/>
          <w:sz w:val="26"/>
          <w:szCs w:val="26"/>
          <w:lang w:val="en-US"/>
        </w:rPr>
        <w:t>.</w:t>
      </w:r>
    </w:p>
    <w:p w14:paraId="30A5AAC6" w14:textId="14374CC0"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juga </w:t>
      </w:r>
      <w:proofErr w:type="spellStart"/>
      <w:r w:rsidRPr="00362E00">
        <w:rPr>
          <w:rFonts w:ascii="Garamond" w:eastAsia="Garamond" w:hAnsi="Garamond" w:cs="Garamond"/>
          <w:color w:val="000000"/>
          <w:sz w:val="26"/>
          <w:szCs w:val="26"/>
          <w:lang w:val="en-US"/>
        </w:rPr>
        <w:t>memuncul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akt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ru</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bersif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buka</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egalit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ika</w:t>
      </w:r>
      <w:proofErr w:type="spellEnd"/>
      <w:r w:rsidRPr="00362E00">
        <w:rPr>
          <w:rFonts w:ascii="Garamond" w:eastAsia="Garamond" w:hAnsi="Garamond" w:cs="Garamond"/>
          <w:color w:val="000000"/>
          <w:sz w:val="26"/>
          <w:szCs w:val="26"/>
          <w:lang w:val="en-US"/>
        </w:rPr>
        <w:t xml:space="preserve"> pada masa </w:t>
      </w:r>
      <w:proofErr w:type="spellStart"/>
      <w:r w:rsidRPr="00362E00">
        <w:rPr>
          <w:rFonts w:ascii="Garamond" w:eastAsia="Garamond" w:hAnsi="Garamond" w:cs="Garamond"/>
          <w:color w:val="000000"/>
          <w:sz w:val="26"/>
          <w:szCs w:val="26"/>
          <w:lang w:val="en-US"/>
        </w:rPr>
        <w:t>lal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hadap</w:t>
      </w:r>
      <w:proofErr w:type="spellEnd"/>
      <w:r w:rsidRPr="00362E00">
        <w:rPr>
          <w:rFonts w:ascii="Garamond" w:eastAsia="Garamond" w:hAnsi="Garamond" w:cs="Garamond"/>
          <w:color w:val="000000"/>
          <w:sz w:val="26"/>
          <w:szCs w:val="26"/>
          <w:lang w:val="en-US"/>
        </w:rPr>
        <w:t xml:space="preserve"> kitab </w:t>
      </w:r>
      <w:proofErr w:type="spellStart"/>
      <w:r w:rsidRPr="00362E00">
        <w:rPr>
          <w:rFonts w:ascii="Garamond" w:eastAsia="Garamond" w:hAnsi="Garamond" w:cs="Garamond"/>
          <w:color w:val="000000"/>
          <w:sz w:val="26"/>
          <w:szCs w:val="26"/>
          <w:lang w:val="en-US"/>
        </w:rPr>
        <w:t>klas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uskri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ta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iah</w:t>
      </w:r>
      <w:proofErr w:type="spellEnd"/>
      <w:r w:rsidRPr="00362E00">
        <w:rPr>
          <w:rFonts w:ascii="Garamond" w:eastAsia="Garamond" w:hAnsi="Garamond" w:cs="Garamond"/>
          <w:color w:val="000000"/>
          <w:sz w:val="26"/>
          <w:szCs w:val="26"/>
          <w:lang w:val="en-US"/>
        </w:rPr>
        <w:t xml:space="preserve"> ulama </w:t>
      </w:r>
      <w:proofErr w:type="spellStart"/>
      <w:r w:rsidRPr="00362E00">
        <w:rPr>
          <w:rFonts w:ascii="Garamond" w:eastAsia="Garamond" w:hAnsi="Garamond" w:cs="Garamond"/>
          <w:color w:val="000000"/>
          <w:sz w:val="26"/>
          <w:szCs w:val="26"/>
          <w:lang w:val="en-US"/>
        </w:rPr>
        <w:t>sang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ba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seb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lak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gk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lul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gantu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nuhnya</w:t>
      </w:r>
      <w:proofErr w:type="spellEnd"/>
      <w:r w:rsidRPr="00362E00">
        <w:rPr>
          <w:rFonts w:ascii="Garamond" w:eastAsia="Garamond" w:hAnsi="Garamond" w:cs="Garamond"/>
          <w:color w:val="000000"/>
          <w:sz w:val="26"/>
          <w:szCs w:val="26"/>
          <w:lang w:val="en-US"/>
        </w:rPr>
        <w:t xml:space="preserve"> pada </w:t>
      </w:r>
      <w:proofErr w:type="spellStart"/>
      <w:r w:rsidRPr="00362E00">
        <w:rPr>
          <w:rFonts w:ascii="Garamond" w:eastAsia="Garamond" w:hAnsi="Garamond" w:cs="Garamond"/>
          <w:color w:val="000000"/>
          <w:sz w:val="26"/>
          <w:szCs w:val="26"/>
          <w:lang w:val="en-US"/>
        </w:rPr>
        <w:t>sa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ta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oko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ksplo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zhab</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ntas</w:t>
      </w:r>
      <w:proofErr w:type="spellEnd"/>
      <w:r w:rsidRPr="00362E00">
        <w:rPr>
          <w:rFonts w:ascii="Garamond" w:eastAsia="Garamond" w:hAnsi="Garamond" w:cs="Garamond"/>
          <w:color w:val="000000"/>
          <w:sz w:val="26"/>
          <w:szCs w:val="26"/>
          <w:lang w:val="en-US"/>
        </w:rPr>
        <w:t xml:space="preserve"> negara. </w:t>
      </w:r>
      <w:proofErr w:type="spellStart"/>
      <w:r w:rsidRPr="00362E00">
        <w:rPr>
          <w:rFonts w:ascii="Garamond" w:eastAsia="Garamond" w:hAnsi="Garamond" w:cs="Garamond"/>
          <w:color w:val="000000"/>
          <w:sz w:val="26"/>
          <w:szCs w:val="26"/>
          <w:lang w:val="en-US"/>
        </w:rPr>
        <w:t>Keterbuk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doro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jadinya</w:t>
      </w:r>
      <w:proofErr w:type="spellEnd"/>
      <w:r w:rsidRPr="00362E00">
        <w:rPr>
          <w:rFonts w:ascii="Garamond" w:eastAsia="Garamond" w:hAnsi="Garamond" w:cs="Garamond"/>
          <w:color w:val="000000"/>
          <w:sz w:val="26"/>
          <w:szCs w:val="26"/>
          <w:lang w:val="en-US"/>
        </w:rPr>
        <w:t xml:space="preserve"> dialog </w:t>
      </w:r>
      <w:proofErr w:type="spellStart"/>
      <w:r w:rsidRPr="00362E00">
        <w:rPr>
          <w:rFonts w:ascii="Garamond" w:eastAsia="Garamond" w:hAnsi="Garamond" w:cs="Garamond"/>
          <w:color w:val="000000"/>
          <w:sz w:val="26"/>
          <w:szCs w:val="26"/>
          <w:lang w:val="en-US"/>
        </w:rPr>
        <w:t>intelektual</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kaya dan </w:t>
      </w:r>
      <w:proofErr w:type="spellStart"/>
      <w:r w:rsidRPr="00362E00">
        <w:rPr>
          <w:rFonts w:ascii="Garamond" w:eastAsia="Garamond" w:hAnsi="Garamond" w:cs="Garamond"/>
          <w:color w:val="000000"/>
          <w:sz w:val="26"/>
          <w:szCs w:val="26"/>
          <w:lang w:val="en-US"/>
        </w:rPr>
        <w:t>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alig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da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keislaman</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29"/>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b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ad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odern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trans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radigma</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mperbar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mat</w:t>
      </w:r>
      <w:proofErr w:type="spellEnd"/>
      <w:r w:rsidRPr="00362E00">
        <w:rPr>
          <w:rFonts w:ascii="Garamond" w:eastAsia="Garamond" w:hAnsi="Garamond" w:cs="Garamond"/>
          <w:color w:val="000000"/>
          <w:sz w:val="26"/>
          <w:szCs w:val="26"/>
          <w:lang w:val="en-US"/>
        </w:rPr>
        <w:t xml:space="preserve"> Muslim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jaran</w:t>
      </w:r>
      <w:proofErr w:type="spellEnd"/>
      <w:r w:rsidRPr="00362E00">
        <w:rPr>
          <w:rFonts w:ascii="Garamond" w:eastAsia="Garamond" w:hAnsi="Garamond" w:cs="Garamond"/>
          <w:color w:val="000000"/>
          <w:sz w:val="26"/>
          <w:szCs w:val="26"/>
          <w:lang w:val="en-US"/>
        </w:rPr>
        <w:t xml:space="preserve"> agama.</w:t>
      </w:r>
    </w:p>
    <w:p w14:paraId="5E9534E3"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1D1AC2D5" w14:textId="77777777" w:rsidR="00362E00" w:rsidRPr="00362E00" w:rsidRDefault="00362E00" w:rsidP="006A2AF6">
      <w:pPr>
        <w:pStyle w:val="ListParagraph"/>
        <w:numPr>
          <w:ilvl w:val="0"/>
          <w:numId w:val="1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ind w:left="284" w:hanging="284"/>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Implementasi</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Digitalisasi</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dalam</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Studi</w:t>
      </w:r>
      <w:proofErr w:type="spellEnd"/>
      <w:r w:rsidRPr="00362E00">
        <w:rPr>
          <w:rFonts w:ascii="Garamond" w:eastAsia="Garamond" w:hAnsi="Garamond" w:cs="Garamond"/>
          <w:b/>
          <w:bCs/>
          <w:color w:val="000000"/>
          <w:sz w:val="26"/>
          <w:szCs w:val="26"/>
          <w:lang w:val="en-US"/>
        </w:rPr>
        <w:t xml:space="preserve"> Islam</w:t>
      </w:r>
    </w:p>
    <w:p w14:paraId="26B11B1B" w14:textId="77777777" w:rsidR="00362E00" w:rsidRPr="00362E00" w:rsidRDefault="00362E00" w:rsidP="006A2AF6">
      <w:pPr>
        <w:pStyle w:val="ListParagraph"/>
        <w:numPr>
          <w:ilvl w:val="0"/>
          <w:numId w:val="2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Pemanfaatan</w:t>
      </w:r>
      <w:proofErr w:type="spellEnd"/>
      <w:r w:rsidRPr="00362E00">
        <w:rPr>
          <w:rFonts w:ascii="Garamond" w:eastAsia="Garamond" w:hAnsi="Garamond" w:cs="Garamond"/>
          <w:b/>
          <w:bCs/>
          <w:color w:val="000000"/>
          <w:sz w:val="26"/>
          <w:szCs w:val="26"/>
          <w:lang w:val="en-US"/>
        </w:rPr>
        <w:t xml:space="preserve"> Platform </w:t>
      </w:r>
      <w:proofErr w:type="spellStart"/>
      <w:r w:rsidRPr="00362E00">
        <w:rPr>
          <w:rFonts w:ascii="Garamond" w:eastAsia="Garamond" w:hAnsi="Garamond" w:cs="Garamond"/>
          <w:b/>
          <w:bCs/>
          <w:color w:val="000000"/>
          <w:sz w:val="26"/>
          <w:szCs w:val="26"/>
          <w:lang w:val="en-US"/>
        </w:rPr>
        <w:t>Pembelajaran</w:t>
      </w:r>
      <w:proofErr w:type="spellEnd"/>
      <w:r w:rsidRPr="00362E00">
        <w:rPr>
          <w:rFonts w:ascii="Garamond" w:eastAsia="Garamond" w:hAnsi="Garamond" w:cs="Garamond"/>
          <w:b/>
          <w:bCs/>
          <w:color w:val="000000"/>
          <w:sz w:val="26"/>
          <w:szCs w:val="26"/>
          <w:lang w:val="en-US"/>
        </w:rPr>
        <w:t xml:space="preserve"> Daring (LMS)</w:t>
      </w:r>
    </w:p>
    <w:p w14:paraId="73699759" w14:textId="577A8FB9"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lastRenderedPageBreak/>
        <w:tab/>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LMS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Moodle dan Google Classroom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edi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elol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ug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valuas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komunik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adem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struktur</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0"/>
      </w:r>
      <w:r w:rsidR="006A2AF6">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platform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sl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sampa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format dan </w:t>
      </w:r>
      <w:proofErr w:type="spellStart"/>
      <w:r w:rsidRPr="00362E00">
        <w:rPr>
          <w:rFonts w:ascii="Garamond" w:eastAsia="Garamond" w:hAnsi="Garamond" w:cs="Garamond"/>
          <w:color w:val="000000"/>
          <w:sz w:val="26"/>
          <w:szCs w:val="26"/>
          <w:lang w:val="en-US"/>
        </w:rPr>
        <w:t>di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leksibel</w:t>
      </w:r>
      <w:proofErr w:type="spellEnd"/>
      <w:r w:rsidRPr="00362E00">
        <w:rPr>
          <w:rFonts w:ascii="Garamond" w:eastAsia="Garamond" w:hAnsi="Garamond" w:cs="Garamond"/>
          <w:color w:val="000000"/>
          <w:sz w:val="26"/>
          <w:szCs w:val="26"/>
          <w:lang w:val="en-US"/>
        </w:rPr>
        <w:t xml:space="preserve"> oleh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LMS juga </w:t>
      </w:r>
      <w:proofErr w:type="spellStart"/>
      <w:r w:rsidRPr="00362E00">
        <w:rPr>
          <w:rFonts w:ascii="Garamond" w:eastAsia="Garamond" w:hAnsi="Garamond" w:cs="Garamond"/>
          <w:color w:val="000000"/>
          <w:sz w:val="26"/>
          <w:szCs w:val="26"/>
          <w:lang w:val="en-US"/>
        </w:rPr>
        <w:t>memungk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anta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real-time </w:t>
      </w:r>
      <w:proofErr w:type="spellStart"/>
      <w:r w:rsidRPr="00362E00">
        <w:rPr>
          <w:rFonts w:ascii="Garamond" w:eastAsia="Garamond" w:hAnsi="Garamond" w:cs="Garamond"/>
          <w:color w:val="000000"/>
          <w:sz w:val="26"/>
          <w:szCs w:val="26"/>
          <w:lang w:val="en-US"/>
        </w:rPr>
        <w:t>sehingga</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isie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teruk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LMS </w:t>
      </w:r>
      <w:proofErr w:type="spellStart"/>
      <w:r w:rsidRPr="00362E00">
        <w:rPr>
          <w:rFonts w:ascii="Garamond" w:eastAsia="Garamond" w:hAnsi="Garamond" w:cs="Garamond"/>
          <w:color w:val="000000"/>
          <w:sz w:val="26"/>
          <w:szCs w:val="26"/>
          <w:lang w:val="en-US"/>
        </w:rPr>
        <w:t>berfung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media </w:t>
      </w:r>
      <w:proofErr w:type="spellStart"/>
      <w:r w:rsidRPr="00362E00">
        <w:rPr>
          <w:rFonts w:ascii="Garamond" w:eastAsia="Garamond" w:hAnsi="Garamond" w:cs="Garamond"/>
          <w:color w:val="000000"/>
          <w:sz w:val="26"/>
          <w:szCs w:val="26"/>
          <w:lang w:val="en-US"/>
        </w:rPr>
        <w:t>penyampa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iste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ajeme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si</w:t>
      </w:r>
      <w:proofErr w:type="spellEnd"/>
      <w:r w:rsidRPr="00362E00">
        <w:rPr>
          <w:rFonts w:ascii="Garamond" w:eastAsia="Garamond" w:hAnsi="Garamond" w:cs="Garamond"/>
          <w:color w:val="000000"/>
          <w:sz w:val="26"/>
          <w:szCs w:val="26"/>
          <w:lang w:val="en-US"/>
        </w:rPr>
        <w:t xml:space="preserve"> guru dan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w:t>
      </w:r>
    </w:p>
    <w:p w14:paraId="34E0288B" w14:textId="77777777" w:rsidR="00362E00" w:rsidRPr="00362E00" w:rsidRDefault="00362E00" w:rsidP="006A2AF6">
      <w:pPr>
        <w:pStyle w:val="ListParagraph"/>
        <w:numPr>
          <w:ilvl w:val="0"/>
          <w:numId w:val="2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jc w:val="both"/>
        <w:rPr>
          <w:rFonts w:ascii="Garamond" w:eastAsia="Garamond" w:hAnsi="Garamond" w:cs="Garamond"/>
          <w:b/>
          <w:bCs/>
          <w:color w:val="000000"/>
          <w:sz w:val="26"/>
          <w:szCs w:val="26"/>
          <w:lang w:val="en-US"/>
        </w:rPr>
      </w:pPr>
      <w:r w:rsidRPr="00362E00">
        <w:rPr>
          <w:rFonts w:ascii="Garamond" w:eastAsia="Garamond" w:hAnsi="Garamond" w:cs="Garamond"/>
          <w:b/>
          <w:bCs/>
          <w:color w:val="000000"/>
          <w:sz w:val="26"/>
          <w:szCs w:val="26"/>
          <w:lang w:val="en-US"/>
        </w:rPr>
        <w:t xml:space="preserve">Media </w:t>
      </w:r>
      <w:proofErr w:type="spellStart"/>
      <w:r w:rsidRPr="00362E00">
        <w:rPr>
          <w:rFonts w:ascii="Garamond" w:eastAsia="Garamond" w:hAnsi="Garamond" w:cs="Garamond"/>
          <w:b/>
          <w:bCs/>
          <w:color w:val="000000"/>
          <w:sz w:val="26"/>
          <w:szCs w:val="26"/>
          <w:lang w:val="en-US"/>
        </w:rPr>
        <w:t>Pembelajaran</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Interaktif</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Berbasis</w:t>
      </w:r>
      <w:proofErr w:type="spellEnd"/>
      <w:r w:rsidRPr="00362E00">
        <w:rPr>
          <w:rFonts w:ascii="Garamond" w:eastAsia="Garamond" w:hAnsi="Garamond" w:cs="Garamond"/>
          <w:b/>
          <w:bCs/>
          <w:color w:val="000000"/>
          <w:sz w:val="26"/>
          <w:szCs w:val="26"/>
          <w:lang w:val="en-US"/>
        </w:rPr>
        <w:t xml:space="preserve"> Multimedia</w:t>
      </w:r>
    </w:p>
    <w:p w14:paraId="1680360A" w14:textId="5C98F2F1"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ur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wujud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media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i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jarah</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imul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bad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ograf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dis</w:t>
      </w:r>
      <w:proofErr w:type="spellEnd"/>
      <w:r w:rsidRPr="00362E00">
        <w:rPr>
          <w:rFonts w:ascii="Garamond" w:eastAsia="Garamond" w:hAnsi="Garamond" w:cs="Garamond"/>
          <w:color w:val="000000"/>
          <w:sz w:val="26"/>
          <w:szCs w:val="26"/>
          <w:lang w:val="en-US"/>
        </w:rPr>
        <w:t>, dan podcast tafsir</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1"/>
      </w:r>
      <w:r w:rsidRPr="00362E00">
        <w:rPr>
          <w:rFonts w:ascii="Garamond" w:eastAsia="Garamond" w:hAnsi="Garamond" w:cs="Garamond"/>
          <w:color w:val="000000"/>
          <w:sz w:val="26"/>
          <w:szCs w:val="26"/>
          <w:lang w:val="en-US"/>
        </w:rPr>
        <w:t xml:space="preserve"> Media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ngk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terlib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aj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visual dan </w:t>
      </w:r>
      <w:proofErr w:type="spellStart"/>
      <w:r w:rsidRPr="00362E00">
        <w:rPr>
          <w:rFonts w:ascii="Garamond" w:eastAsia="Garamond" w:hAnsi="Garamond" w:cs="Garamond"/>
          <w:color w:val="000000"/>
          <w:sz w:val="26"/>
          <w:szCs w:val="26"/>
          <w:lang w:val="en-US"/>
        </w:rPr>
        <w:t>auditori</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unika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pad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tod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vension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multimedia </w:t>
      </w:r>
      <w:proofErr w:type="spellStart"/>
      <w:r w:rsidRPr="00362E00">
        <w:rPr>
          <w:rFonts w:ascii="Garamond" w:eastAsia="Garamond" w:hAnsi="Garamond" w:cs="Garamond"/>
          <w:color w:val="000000"/>
          <w:sz w:val="26"/>
          <w:szCs w:val="26"/>
          <w:lang w:val="en-US"/>
        </w:rPr>
        <w:t>memban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elas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sep-konse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bstrak</w:t>
      </w:r>
      <w:proofErr w:type="spellEnd"/>
      <w:r w:rsidRPr="00362E00">
        <w:rPr>
          <w:rFonts w:ascii="Garamond" w:eastAsia="Garamond" w:hAnsi="Garamond" w:cs="Garamond"/>
          <w:color w:val="000000"/>
          <w:sz w:val="26"/>
          <w:szCs w:val="26"/>
          <w:lang w:val="en-US"/>
        </w:rPr>
        <w:t xml:space="preserve"> agar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d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p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alig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esua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akt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nerasi</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media </w:t>
      </w:r>
      <w:proofErr w:type="spellStart"/>
      <w:r w:rsidRPr="00362E00">
        <w:rPr>
          <w:rFonts w:ascii="Garamond" w:eastAsia="Garamond" w:hAnsi="Garamond" w:cs="Garamond"/>
          <w:color w:val="000000"/>
          <w:sz w:val="26"/>
          <w:szCs w:val="26"/>
          <w:lang w:val="en-US"/>
        </w:rPr>
        <w:t>interak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v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dagog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yampa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agamaan</w:t>
      </w:r>
      <w:proofErr w:type="spellEnd"/>
      <w:r w:rsidRPr="00362E00">
        <w:rPr>
          <w:rFonts w:ascii="Garamond" w:eastAsia="Garamond" w:hAnsi="Garamond" w:cs="Garamond"/>
          <w:color w:val="000000"/>
          <w:sz w:val="26"/>
          <w:szCs w:val="26"/>
          <w:lang w:val="en-US"/>
        </w:rPr>
        <w:t>.</w:t>
      </w:r>
    </w:p>
    <w:p w14:paraId="4FA5D36E" w14:textId="77777777" w:rsidR="00362E00" w:rsidRPr="00362E00" w:rsidRDefault="00362E00" w:rsidP="006A2AF6">
      <w:pPr>
        <w:pStyle w:val="ListParagraph"/>
        <w:numPr>
          <w:ilvl w:val="0"/>
          <w:numId w:val="2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Akses</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ke</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Sumber</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Belajar</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Keislaman</w:t>
      </w:r>
      <w:proofErr w:type="spellEnd"/>
      <w:r w:rsidRPr="00362E00">
        <w:rPr>
          <w:rFonts w:ascii="Garamond" w:eastAsia="Garamond" w:hAnsi="Garamond" w:cs="Garamond"/>
          <w:b/>
          <w:bCs/>
          <w:color w:val="000000"/>
          <w:sz w:val="26"/>
          <w:szCs w:val="26"/>
          <w:lang w:val="en-US"/>
        </w:rPr>
        <w:t xml:space="preserve"> Global</w:t>
      </w:r>
    </w:p>
    <w:p w14:paraId="27AD0CD6" w14:textId="13BD51C8"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membu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had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pustakaan</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aplikasi</w:t>
      </w:r>
      <w:proofErr w:type="spellEnd"/>
      <w:r w:rsidRPr="00362E00">
        <w:rPr>
          <w:rFonts w:ascii="Garamond" w:eastAsia="Garamond" w:hAnsi="Garamond" w:cs="Garamond"/>
          <w:color w:val="000000"/>
          <w:sz w:val="26"/>
          <w:szCs w:val="26"/>
          <w:lang w:val="en-US"/>
        </w:rPr>
        <w:t xml:space="preserve"> tafsir dan </w:t>
      </w:r>
      <w:proofErr w:type="spellStart"/>
      <w:r w:rsidRPr="00362E00">
        <w:rPr>
          <w:rFonts w:ascii="Garamond" w:eastAsia="Garamond" w:hAnsi="Garamond" w:cs="Garamond"/>
          <w:color w:val="000000"/>
          <w:sz w:val="26"/>
          <w:szCs w:val="26"/>
          <w:lang w:val="en-US"/>
        </w:rPr>
        <w:t>had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urn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iah</w:t>
      </w:r>
      <w:proofErr w:type="spellEnd"/>
      <w:r w:rsidRPr="00362E00">
        <w:rPr>
          <w:rFonts w:ascii="Garamond" w:eastAsia="Garamond" w:hAnsi="Garamond" w:cs="Garamond"/>
          <w:color w:val="000000"/>
          <w:sz w:val="26"/>
          <w:szCs w:val="26"/>
          <w:lang w:val="en-US"/>
        </w:rPr>
        <w:t xml:space="preserve"> open-access.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a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feren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ungk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kaj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las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up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mpor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p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ografis</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2"/>
      </w:r>
      <w:r w:rsidR="006A2AF6">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terseb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rehens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terhubu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etahuan</w:t>
      </w:r>
      <w:proofErr w:type="spellEnd"/>
      <w:r w:rsidRPr="00362E00">
        <w:rPr>
          <w:rFonts w:ascii="Garamond" w:eastAsia="Garamond" w:hAnsi="Garamond" w:cs="Garamond"/>
          <w:color w:val="000000"/>
          <w:sz w:val="26"/>
          <w:szCs w:val="26"/>
          <w:lang w:val="en-US"/>
        </w:rPr>
        <w:t xml:space="preserve"> global. </w:t>
      </w: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ud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had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ndangan</w:t>
      </w:r>
      <w:proofErr w:type="spellEnd"/>
      <w:r w:rsidRPr="00362E00">
        <w:rPr>
          <w:rFonts w:ascii="Garamond" w:eastAsia="Garamond" w:hAnsi="Garamond" w:cs="Garamond"/>
          <w:color w:val="000000"/>
          <w:sz w:val="26"/>
          <w:szCs w:val="26"/>
          <w:lang w:val="en-US"/>
        </w:rPr>
        <w:t xml:space="preserve"> ulama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da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keagama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klus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kritis</w:t>
      </w:r>
      <w:proofErr w:type="spellEnd"/>
      <w:r w:rsidRPr="00362E00">
        <w:rPr>
          <w:rFonts w:ascii="Garamond" w:eastAsia="Garamond" w:hAnsi="Garamond" w:cs="Garamond"/>
          <w:color w:val="000000"/>
          <w:sz w:val="26"/>
          <w:szCs w:val="26"/>
          <w:lang w:val="en-US"/>
        </w:rPr>
        <w:t>.</w:t>
      </w:r>
    </w:p>
    <w:p w14:paraId="34D23A78" w14:textId="77777777" w:rsidR="00362E00" w:rsidRPr="00362E00" w:rsidRDefault="00362E00" w:rsidP="006A2AF6">
      <w:pPr>
        <w:pStyle w:val="ListParagraph"/>
        <w:numPr>
          <w:ilvl w:val="0"/>
          <w:numId w:val="2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Kolaborasi</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Pembelajaran</w:t>
      </w:r>
      <w:proofErr w:type="spellEnd"/>
      <w:r w:rsidRPr="00362E00">
        <w:rPr>
          <w:rFonts w:ascii="Garamond" w:eastAsia="Garamond" w:hAnsi="Garamond" w:cs="Garamond"/>
          <w:b/>
          <w:bCs/>
          <w:color w:val="000000"/>
          <w:sz w:val="26"/>
          <w:szCs w:val="26"/>
          <w:lang w:val="en-US"/>
        </w:rPr>
        <w:t xml:space="preserve"> Virtual Lintas Wilayah</w:t>
      </w:r>
    </w:p>
    <w:p w14:paraId="0019E770" w14:textId="0620F5C6"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t xml:space="preserve">Platform </w:t>
      </w:r>
      <w:proofErr w:type="spellStart"/>
      <w:r w:rsidRPr="00362E00">
        <w:rPr>
          <w:rFonts w:ascii="Garamond" w:eastAsia="Garamond" w:hAnsi="Garamond" w:cs="Garamond"/>
          <w:color w:val="000000"/>
          <w:sz w:val="26"/>
          <w:szCs w:val="26"/>
          <w:lang w:val="en-US"/>
        </w:rPr>
        <w:t>konferensi</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seperti</w:t>
      </w:r>
      <w:proofErr w:type="spellEnd"/>
      <w:r w:rsidRPr="00362E00">
        <w:rPr>
          <w:rFonts w:ascii="Garamond" w:eastAsia="Garamond" w:hAnsi="Garamond" w:cs="Garamond"/>
          <w:color w:val="000000"/>
          <w:sz w:val="26"/>
          <w:szCs w:val="26"/>
          <w:lang w:val="en-US"/>
        </w:rPr>
        <w:t xml:space="preserve"> Zoom dan Google Meet </w:t>
      </w:r>
      <w:proofErr w:type="spellStart"/>
      <w:r w:rsidRPr="00362E00">
        <w:rPr>
          <w:rFonts w:ascii="Garamond" w:eastAsia="Garamond" w:hAnsi="Garamond" w:cs="Garamond"/>
          <w:color w:val="000000"/>
          <w:sz w:val="26"/>
          <w:szCs w:val="26"/>
          <w:lang w:val="en-US"/>
        </w:rPr>
        <w:t>memudah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yelenggar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seminar, dan </w:t>
      </w:r>
      <w:proofErr w:type="spellStart"/>
      <w:r w:rsidRPr="00362E00">
        <w:rPr>
          <w:rFonts w:ascii="Garamond" w:eastAsia="Garamond" w:hAnsi="Garamond" w:cs="Garamond"/>
          <w:color w:val="000000"/>
          <w:sz w:val="26"/>
          <w:szCs w:val="26"/>
          <w:lang w:val="en-US"/>
        </w:rPr>
        <w:t>disku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sl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virtual</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3"/>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labo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rak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adem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ib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e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kan</w:t>
      </w:r>
      <w:proofErr w:type="spellEnd"/>
      <w:r w:rsidRPr="00362E00">
        <w:rPr>
          <w:rFonts w:ascii="Garamond" w:eastAsia="Garamond" w:hAnsi="Garamond" w:cs="Garamond"/>
          <w:color w:val="000000"/>
          <w:sz w:val="26"/>
          <w:szCs w:val="26"/>
          <w:lang w:val="en-US"/>
        </w:rPr>
        <w:t xml:space="preserve"> negara.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virtual </w:t>
      </w:r>
      <w:proofErr w:type="spellStart"/>
      <w:r w:rsidRPr="00362E00">
        <w:rPr>
          <w:rFonts w:ascii="Garamond" w:eastAsia="Garamond" w:hAnsi="Garamond" w:cs="Garamond"/>
          <w:color w:val="000000"/>
          <w:sz w:val="26"/>
          <w:szCs w:val="26"/>
          <w:lang w:val="en-US"/>
        </w:rPr>
        <w:t>memungk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jadi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tuk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ag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lastRenderedPageBreak/>
        <w:t>dinam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kalig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anam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eten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global dan </w:t>
      </w:r>
      <w:proofErr w:type="spellStart"/>
      <w:r w:rsidRPr="00362E00">
        <w:rPr>
          <w:rFonts w:ascii="Garamond" w:eastAsia="Garamond" w:hAnsi="Garamond" w:cs="Garamond"/>
          <w:color w:val="000000"/>
          <w:sz w:val="26"/>
          <w:szCs w:val="26"/>
          <w:lang w:val="en-US"/>
        </w:rPr>
        <w:t>keterbuk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rag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iki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laborasi</w:t>
      </w:r>
      <w:proofErr w:type="spellEnd"/>
      <w:r w:rsidRPr="00362E00">
        <w:rPr>
          <w:rFonts w:ascii="Garamond" w:eastAsia="Garamond" w:hAnsi="Garamond" w:cs="Garamond"/>
          <w:color w:val="000000"/>
          <w:sz w:val="26"/>
          <w:szCs w:val="26"/>
          <w:lang w:val="en-US"/>
        </w:rPr>
        <w:t xml:space="preserve"> virtual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r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t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u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ejar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lmuan</w:t>
      </w:r>
      <w:proofErr w:type="spellEnd"/>
      <w:r w:rsidRPr="00362E00">
        <w:rPr>
          <w:rFonts w:ascii="Garamond" w:eastAsia="Garamond" w:hAnsi="Garamond" w:cs="Garamond"/>
          <w:color w:val="000000"/>
          <w:sz w:val="26"/>
          <w:szCs w:val="26"/>
          <w:lang w:val="en-US"/>
        </w:rPr>
        <w:t xml:space="preserve"> Islam.</w:t>
      </w:r>
    </w:p>
    <w:p w14:paraId="7CD05EFE" w14:textId="77777777" w:rsidR="00362E00" w:rsidRPr="00362E00" w:rsidRDefault="00362E00" w:rsidP="006A2AF6">
      <w:pPr>
        <w:pStyle w:val="ListParagraph"/>
        <w:numPr>
          <w:ilvl w:val="0"/>
          <w:numId w:val="2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Penerapan</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Analitik</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Pembelajaran</w:t>
      </w:r>
      <w:proofErr w:type="spellEnd"/>
      <w:r w:rsidRPr="00362E00">
        <w:rPr>
          <w:rFonts w:ascii="Garamond" w:eastAsia="Garamond" w:hAnsi="Garamond" w:cs="Garamond"/>
          <w:b/>
          <w:bCs/>
          <w:color w:val="000000"/>
          <w:sz w:val="26"/>
          <w:szCs w:val="26"/>
          <w:lang w:val="en-US"/>
        </w:rPr>
        <w:t xml:space="preserve"> dan </w:t>
      </w:r>
      <w:proofErr w:type="spellStart"/>
      <w:r w:rsidRPr="00362E00">
        <w:rPr>
          <w:rFonts w:ascii="Garamond" w:eastAsia="Garamond" w:hAnsi="Garamond" w:cs="Garamond"/>
          <w:b/>
          <w:bCs/>
          <w:color w:val="000000"/>
          <w:sz w:val="26"/>
          <w:szCs w:val="26"/>
          <w:lang w:val="en-US"/>
        </w:rPr>
        <w:t>Kecerdasan</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Buatan</w:t>
      </w:r>
      <w:proofErr w:type="spellEnd"/>
      <w:r w:rsidRPr="00362E00">
        <w:rPr>
          <w:rFonts w:ascii="Garamond" w:eastAsia="Garamond" w:hAnsi="Garamond" w:cs="Garamond"/>
          <w:b/>
          <w:bCs/>
          <w:color w:val="000000"/>
          <w:sz w:val="26"/>
          <w:szCs w:val="26"/>
          <w:lang w:val="en-US"/>
        </w:rPr>
        <w:t xml:space="preserve"> (AI)</w:t>
      </w:r>
    </w:p>
    <w:p w14:paraId="60D93607" w14:textId="31C139F3"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Kecerd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un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nalis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amp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is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komend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ing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caan</w:t>
      </w:r>
      <w:proofErr w:type="spellEnd"/>
      <w:r w:rsidRPr="00362E00">
        <w:rPr>
          <w:rFonts w:ascii="Garamond" w:eastAsia="Garamond" w:hAnsi="Garamond" w:cs="Garamond"/>
          <w:color w:val="000000"/>
          <w:sz w:val="26"/>
          <w:szCs w:val="26"/>
          <w:lang w:val="en-US"/>
        </w:rPr>
        <w:t xml:space="preserve"> Al-Qur’an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otomatis</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4"/>
      </w:r>
      <w:r w:rsidRPr="00362E00">
        <w:rPr>
          <w:rFonts w:ascii="Garamond" w:eastAsia="Garamond" w:hAnsi="Garamond" w:cs="Garamond"/>
          <w:color w:val="000000"/>
          <w:sz w:val="26"/>
          <w:szCs w:val="26"/>
          <w:lang w:val="en-US"/>
        </w:rPr>
        <w:t xml:space="preserve"> AI </w:t>
      </w:r>
      <w:proofErr w:type="spellStart"/>
      <w:r w:rsidRPr="00362E00">
        <w:rPr>
          <w:rFonts w:ascii="Garamond" w:eastAsia="Garamond" w:hAnsi="Garamond" w:cs="Garamond"/>
          <w:color w:val="000000"/>
          <w:sz w:val="26"/>
          <w:szCs w:val="26"/>
          <w:lang w:val="en-US"/>
        </w:rPr>
        <w:t>memungk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sifat</w:t>
      </w:r>
      <w:proofErr w:type="spellEnd"/>
      <w:r w:rsidRPr="00362E00">
        <w:rPr>
          <w:rFonts w:ascii="Garamond" w:eastAsia="Garamond" w:hAnsi="Garamond" w:cs="Garamond"/>
          <w:color w:val="000000"/>
          <w:sz w:val="26"/>
          <w:szCs w:val="26"/>
          <w:lang w:val="en-US"/>
        </w:rPr>
        <w:t xml:space="preserve"> personal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esua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amp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ing-mas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alit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ormasi</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mbantu</w:t>
      </w:r>
      <w:proofErr w:type="spellEnd"/>
      <w:r w:rsidRPr="00362E00">
        <w:rPr>
          <w:rFonts w:ascii="Garamond" w:eastAsia="Garamond" w:hAnsi="Garamond" w:cs="Garamond"/>
          <w:color w:val="000000"/>
          <w:sz w:val="26"/>
          <w:szCs w:val="26"/>
          <w:lang w:val="en-US"/>
        </w:rPr>
        <w:t xml:space="preserve"> guru </w:t>
      </w:r>
      <w:proofErr w:type="spellStart"/>
      <w:r w:rsidRPr="00362E00">
        <w:rPr>
          <w:rFonts w:ascii="Garamond" w:eastAsia="Garamond" w:hAnsi="Garamond" w:cs="Garamond"/>
          <w:color w:val="000000"/>
          <w:sz w:val="26"/>
          <w:szCs w:val="26"/>
          <w:lang w:val="en-US"/>
        </w:rPr>
        <w:t>meranc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rate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AI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unjuk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odern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pening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data.</w:t>
      </w:r>
    </w:p>
    <w:p w14:paraId="07FA867C"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3105F1A7" w14:textId="77777777" w:rsidR="00362E00" w:rsidRPr="00362E00" w:rsidRDefault="00362E00" w:rsidP="006A2AF6">
      <w:pPr>
        <w:pStyle w:val="ListParagraph"/>
        <w:numPr>
          <w:ilvl w:val="0"/>
          <w:numId w:val="1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ind w:left="284" w:hanging="284"/>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Problematika</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Digitalisasi</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Studi</w:t>
      </w:r>
      <w:proofErr w:type="spellEnd"/>
      <w:r w:rsidRPr="00362E00">
        <w:rPr>
          <w:rFonts w:ascii="Garamond" w:eastAsia="Garamond" w:hAnsi="Garamond" w:cs="Garamond"/>
          <w:b/>
          <w:bCs/>
          <w:color w:val="000000"/>
          <w:sz w:val="26"/>
          <w:szCs w:val="26"/>
          <w:lang w:val="en-US"/>
        </w:rPr>
        <w:t xml:space="preserve"> Islam</w:t>
      </w:r>
    </w:p>
    <w:p w14:paraId="4C146CC2" w14:textId="071C90A4"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Meskip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ny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fa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jum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perl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dap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ha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ius</w:t>
      </w:r>
      <w:proofErr w:type="spellEnd"/>
      <w:r w:rsidRPr="00362E00">
        <w:rPr>
          <w:rFonts w:ascii="Garamond" w:eastAsia="Garamond" w:hAnsi="Garamond" w:cs="Garamond"/>
          <w:color w:val="000000"/>
          <w:sz w:val="26"/>
          <w:szCs w:val="26"/>
          <w:lang w:val="en-US"/>
        </w:rPr>
        <w:t xml:space="preserve">. Salah </w:t>
      </w:r>
      <w:proofErr w:type="spellStart"/>
      <w:r w:rsidRPr="00362E00">
        <w:rPr>
          <w:rFonts w:ascii="Garamond" w:eastAsia="Garamond" w:hAnsi="Garamond" w:cs="Garamond"/>
          <w:color w:val="000000"/>
          <w:sz w:val="26"/>
          <w:szCs w:val="26"/>
          <w:lang w:val="en-US"/>
        </w:rPr>
        <w:t>sa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ndal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timp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rastruktur</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antarwilayah</w:t>
      </w:r>
      <w:proofErr w:type="spellEnd"/>
      <w:r w:rsidRPr="00362E00">
        <w:rPr>
          <w:rFonts w:ascii="Garamond" w:eastAsia="Garamond" w:hAnsi="Garamond" w:cs="Garamond"/>
          <w:color w:val="000000"/>
          <w:sz w:val="26"/>
          <w:szCs w:val="26"/>
          <w:lang w:val="en-US"/>
        </w:rPr>
        <w:t xml:space="preserve"> di Indonesia. Daerah </w:t>
      </w:r>
      <w:proofErr w:type="spellStart"/>
      <w:r w:rsidRPr="00362E00">
        <w:rPr>
          <w:rFonts w:ascii="Garamond" w:eastAsia="Garamond" w:hAnsi="Garamond" w:cs="Garamond"/>
          <w:color w:val="000000"/>
          <w:sz w:val="26"/>
          <w:szCs w:val="26"/>
          <w:lang w:val="en-US"/>
        </w:rPr>
        <w:t>perkot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mum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internet yang </w:t>
      </w:r>
      <w:proofErr w:type="spellStart"/>
      <w:r w:rsidRPr="00362E00">
        <w:rPr>
          <w:rFonts w:ascii="Garamond" w:eastAsia="Garamond" w:hAnsi="Garamond" w:cs="Garamond"/>
          <w:color w:val="000000"/>
          <w:sz w:val="26"/>
          <w:szCs w:val="26"/>
          <w:lang w:val="en-US"/>
        </w:rPr>
        <w:t>cepat</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stabi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ment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e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penci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l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terbata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aring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inim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gkat</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Kond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dampak</w:t>
      </w:r>
      <w:proofErr w:type="spellEnd"/>
      <w:r w:rsidRPr="00362E00">
        <w:rPr>
          <w:rFonts w:ascii="Garamond" w:eastAsia="Garamond" w:hAnsi="Garamond" w:cs="Garamond"/>
          <w:color w:val="000000"/>
          <w:sz w:val="26"/>
          <w:szCs w:val="26"/>
          <w:lang w:val="en-US"/>
        </w:rPr>
        <w:t xml:space="preserve"> pada </w:t>
      </w:r>
      <w:proofErr w:type="spellStart"/>
      <w:r w:rsidRPr="00362E00">
        <w:rPr>
          <w:rFonts w:ascii="Garamond" w:eastAsia="Garamond" w:hAnsi="Garamond" w:cs="Garamond"/>
          <w:color w:val="000000"/>
          <w:sz w:val="26"/>
          <w:szCs w:val="26"/>
          <w:lang w:val="en-US"/>
        </w:rPr>
        <w:t>kesenj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berbasis</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Seko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tau</w:t>
      </w:r>
      <w:proofErr w:type="spellEnd"/>
      <w:r w:rsidRPr="00362E00">
        <w:rPr>
          <w:rFonts w:ascii="Garamond" w:eastAsia="Garamond" w:hAnsi="Garamond" w:cs="Garamond"/>
          <w:color w:val="000000"/>
          <w:sz w:val="26"/>
          <w:szCs w:val="26"/>
          <w:lang w:val="en-US"/>
        </w:rPr>
        <w:t xml:space="preserve"> madrasah yang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asi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d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nfa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optimal, </w:t>
      </w:r>
      <w:proofErr w:type="spellStart"/>
      <w:r w:rsidRPr="00362E00">
        <w:rPr>
          <w:rFonts w:ascii="Garamond" w:eastAsia="Garamond" w:hAnsi="Garamond" w:cs="Garamond"/>
          <w:color w:val="000000"/>
          <w:sz w:val="26"/>
          <w:szCs w:val="26"/>
          <w:lang w:val="en-US"/>
        </w:rPr>
        <w:t>sementara</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asi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tingg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digitalisasi</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5"/>
      </w:r>
    </w:p>
    <w:p w14:paraId="469D2731" w14:textId="1A7F35AB"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digital guru PAI </w:t>
      </w:r>
      <w:proofErr w:type="spellStart"/>
      <w:r w:rsidRPr="00362E00">
        <w:rPr>
          <w:rFonts w:ascii="Garamond" w:eastAsia="Garamond" w:hAnsi="Garamond" w:cs="Garamond"/>
          <w:color w:val="000000"/>
          <w:sz w:val="26"/>
          <w:szCs w:val="26"/>
          <w:lang w:val="en-US"/>
        </w:rPr>
        <w:t>mas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ndal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sar</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nghamb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sukses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Banyak guru </w:t>
      </w:r>
      <w:proofErr w:type="spellStart"/>
      <w:r w:rsidRPr="00362E00">
        <w:rPr>
          <w:rFonts w:ascii="Garamond" w:eastAsia="Garamond" w:hAnsi="Garamond" w:cs="Garamond"/>
          <w:color w:val="000000"/>
          <w:sz w:val="26"/>
          <w:szCs w:val="26"/>
          <w:lang w:val="en-US"/>
        </w:rPr>
        <w:t>belu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lat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n</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mengelol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virtual, </w:t>
      </w:r>
      <w:proofErr w:type="spellStart"/>
      <w:r w:rsidRPr="00362E00">
        <w:rPr>
          <w:rFonts w:ascii="Garamond" w:eastAsia="Garamond" w:hAnsi="Garamond" w:cs="Garamond"/>
          <w:color w:val="000000"/>
          <w:sz w:val="26"/>
          <w:szCs w:val="26"/>
          <w:lang w:val="en-US"/>
        </w:rPr>
        <w:t>ata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nfaatkan</w:t>
      </w:r>
      <w:proofErr w:type="spellEnd"/>
      <w:r w:rsidRPr="00362E00">
        <w:rPr>
          <w:rFonts w:ascii="Garamond" w:eastAsia="Garamond" w:hAnsi="Garamond" w:cs="Garamond"/>
          <w:color w:val="000000"/>
          <w:sz w:val="26"/>
          <w:szCs w:val="26"/>
          <w:lang w:val="en-US"/>
        </w:rPr>
        <w:t xml:space="preserve"> platform digital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f</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6"/>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ndah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digital guru </w:t>
      </w:r>
      <w:proofErr w:type="spellStart"/>
      <w:r w:rsidRPr="00362E00">
        <w:rPr>
          <w:rFonts w:ascii="Garamond" w:eastAsia="Garamond" w:hAnsi="Garamond" w:cs="Garamond"/>
          <w:color w:val="000000"/>
          <w:sz w:val="26"/>
          <w:szCs w:val="26"/>
          <w:lang w:val="en-US"/>
        </w:rPr>
        <w:t>menyebab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jalan</w:t>
      </w:r>
      <w:proofErr w:type="spellEnd"/>
      <w:r w:rsidRPr="00362E00">
        <w:rPr>
          <w:rFonts w:ascii="Garamond" w:eastAsia="Garamond" w:hAnsi="Garamond" w:cs="Garamond"/>
          <w:color w:val="000000"/>
          <w:sz w:val="26"/>
          <w:szCs w:val="26"/>
          <w:lang w:val="en-US"/>
        </w:rPr>
        <w:t xml:space="preserve"> optimal, </w:t>
      </w:r>
      <w:proofErr w:type="spellStart"/>
      <w:r w:rsidRPr="00362E00">
        <w:rPr>
          <w:rFonts w:ascii="Garamond" w:eastAsia="Garamond" w:hAnsi="Garamond" w:cs="Garamond"/>
          <w:color w:val="000000"/>
          <w:sz w:val="26"/>
          <w:szCs w:val="26"/>
          <w:lang w:val="en-US"/>
        </w:rPr>
        <w:t>bah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ingkal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ul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tode</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ram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format digital, </w:t>
      </w:r>
      <w:proofErr w:type="spellStart"/>
      <w:r w:rsidRPr="00362E00">
        <w:rPr>
          <w:rFonts w:ascii="Garamond" w:eastAsia="Garamond" w:hAnsi="Garamond" w:cs="Garamond"/>
          <w:color w:val="000000"/>
          <w:sz w:val="26"/>
          <w:szCs w:val="26"/>
          <w:lang w:val="en-US"/>
        </w:rPr>
        <w:t>sehing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hasil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ov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signif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dahal</w:t>
      </w:r>
      <w:proofErr w:type="spellEnd"/>
      <w:r w:rsidRPr="00362E00">
        <w:rPr>
          <w:rFonts w:ascii="Garamond" w:eastAsia="Garamond" w:hAnsi="Garamond" w:cs="Garamond"/>
          <w:color w:val="000000"/>
          <w:sz w:val="26"/>
          <w:szCs w:val="26"/>
          <w:lang w:val="en-US"/>
        </w:rPr>
        <w:t xml:space="preserve">, guru </w:t>
      </w:r>
      <w:proofErr w:type="spellStart"/>
      <w:r w:rsidRPr="00362E00">
        <w:rPr>
          <w:rFonts w:ascii="Garamond" w:eastAsia="Garamond" w:hAnsi="Garamond" w:cs="Garamond"/>
          <w:color w:val="000000"/>
          <w:sz w:val="26"/>
          <w:szCs w:val="26"/>
          <w:lang w:val="en-US"/>
        </w:rPr>
        <w:t>memeg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ntr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asilitator</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eng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w:t>
      </w:r>
    </w:p>
    <w:p w14:paraId="15F55F0A" w14:textId="6C8E75CD"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Problemati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ikut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kai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spe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tika</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keamanan</w:t>
      </w:r>
      <w:proofErr w:type="spellEnd"/>
      <w:r w:rsidRPr="00362E00">
        <w:rPr>
          <w:rFonts w:ascii="Garamond" w:eastAsia="Garamond" w:hAnsi="Garamond" w:cs="Garamond"/>
          <w:color w:val="000000"/>
          <w:sz w:val="26"/>
          <w:szCs w:val="26"/>
          <w:lang w:val="en-US"/>
        </w:rPr>
        <w:t xml:space="preserve"> digital. Era digital </w:t>
      </w:r>
      <w:proofErr w:type="spellStart"/>
      <w:r w:rsidRPr="00362E00">
        <w:rPr>
          <w:rFonts w:ascii="Garamond" w:eastAsia="Garamond" w:hAnsi="Garamond" w:cs="Garamond"/>
          <w:color w:val="000000"/>
          <w:sz w:val="26"/>
          <w:szCs w:val="26"/>
          <w:lang w:val="en-US"/>
        </w:rPr>
        <w:t>memb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ng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d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agam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internet, </w:t>
      </w:r>
      <w:proofErr w:type="spellStart"/>
      <w:r w:rsidRPr="00362E00">
        <w:rPr>
          <w:rFonts w:ascii="Garamond" w:eastAsia="Garamond" w:hAnsi="Garamond" w:cs="Garamond"/>
          <w:color w:val="000000"/>
          <w:sz w:val="26"/>
          <w:szCs w:val="26"/>
          <w:lang w:val="en-US"/>
        </w:rPr>
        <w:t>termas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redibe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oaks</w:t>
      </w:r>
      <w:proofErr w:type="spellEnd"/>
      <w:r w:rsidRPr="00362E00">
        <w:rPr>
          <w:rFonts w:ascii="Garamond" w:eastAsia="Garamond" w:hAnsi="Garamond" w:cs="Garamond"/>
          <w:color w:val="000000"/>
          <w:sz w:val="26"/>
          <w:szCs w:val="26"/>
          <w:lang w:val="en-US"/>
        </w:rPr>
        <w:t xml:space="preserve"> agama, propaganda </w:t>
      </w:r>
      <w:proofErr w:type="spellStart"/>
      <w:r w:rsidRPr="00362E00">
        <w:rPr>
          <w:rFonts w:ascii="Garamond" w:eastAsia="Garamond" w:hAnsi="Garamond" w:cs="Garamond"/>
          <w:color w:val="000000"/>
          <w:sz w:val="26"/>
          <w:szCs w:val="26"/>
          <w:lang w:val="en-US"/>
        </w:rPr>
        <w:t>radikal</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interpret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kstre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p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imbing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mad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jebak</w:t>
      </w:r>
      <w:proofErr w:type="spellEnd"/>
      <w:r w:rsidRPr="00362E00">
        <w:rPr>
          <w:rFonts w:ascii="Garamond" w:eastAsia="Garamond" w:hAnsi="Garamond" w:cs="Garamond"/>
          <w:color w:val="000000"/>
          <w:sz w:val="26"/>
          <w:szCs w:val="26"/>
          <w:lang w:val="en-US"/>
        </w:rPr>
        <w:t xml:space="preserve"> pada </w:t>
      </w:r>
      <w:proofErr w:type="spellStart"/>
      <w:r w:rsidRPr="00362E00">
        <w:rPr>
          <w:rFonts w:ascii="Garamond" w:eastAsia="Garamond" w:hAnsi="Garamond" w:cs="Garamond"/>
          <w:color w:val="000000"/>
          <w:sz w:val="26"/>
          <w:szCs w:val="26"/>
          <w:lang w:val="en-US"/>
        </w:rPr>
        <w:t>penafsi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agama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sempit</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nyes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enomena</w:t>
      </w:r>
      <w:proofErr w:type="spellEnd"/>
      <w:r w:rsidRPr="00362E00">
        <w:rPr>
          <w:rFonts w:ascii="Garamond" w:eastAsia="Garamond" w:hAnsi="Garamond" w:cs="Garamond"/>
          <w:color w:val="000000"/>
          <w:sz w:val="26"/>
          <w:szCs w:val="26"/>
          <w:lang w:val="en-US"/>
        </w:rPr>
        <w:t xml:space="preserve"> </w:t>
      </w:r>
      <w:r w:rsidRPr="00362E00">
        <w:rPr>
          <w:rFonts w:ascii="Garamond" w:eastAsia="Garamond" w:hAnsi="Garamond" w:cs="Garamond"/>
          <w:color w:val="000000"/>
          <w:sz w:val="26"/>
          <w:szCs w:val="26"/>
          <w:lang w:val="en-US"/>
        </w:rPr>
        <w:lastRenderedPageBreak/>
        <w:t xml:space="preserve">cyberbullying, </w:t>
      </w:r>
      <w:proofErr w:type="spellStart"/>
      <w:r w:rsidRPr="00362E00">
        <w:rPr>
          <w:rFonts w:ascii="Garamond" w:eastAsia="Garamond" w:hAnsi="Garamond" w:cs="Garamond"/>
          <w:color w:val="000000"/>
          <w:sz w:val="26"/>
          <w:szCs w:val="26"/>
          <w:lang w:val="en-US"/>
        </w:rPr>
        <w:t>kecanduan</w:t>
      </w:r>
      <w:proofErr w:type="spellEnd"/>
      <w:r w:rsidRPr="00362E00">
        <w:rPr>
          <w:rFonts w:ascii="Garamond" w:eastAsia="Garamond" w:hAnsi="Garamond" w:cs="Garamond"/>
          <w:color w:val="000000"/>
          <w:sz w:val="26"/>
          <w:szCs w:val="26"/>
          <w:lang w:val="en-US"/>
        </w:rPr>
        <w:t xml:space="preserve"> gadget, dan </w:t>
      </w:r>
      <w:proofErr w:type="spellStart"/>
      <w:r w:rsidRPr="00362E00">
        <w:rPr>
          <w:rFonts w:ascii="Garamond" w:eastAsia="Garamond" w:hAnsi="Garamond" w:cs="Garamond"/>
          <w:color w:val="000000"/>
          <w:sz w:val="26"/>
          <w:szCs w:val="26"/>
          <w:lang w:val="en-US"/>
        </w:rPr>
        <w:t>lemah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ampuan</w:t>
      </w:r>
      <w:proofErr w:type="spellEnd"/>
      <w:r w:rsidRPr="00362E00">
        <w:rPr>
          <w:rFonts w:ascii="Garamond" w:eastAsia="Garamond" w:hAnsi="Garamond" w:cs="Garamond"/>
          <w:color w:val="000000"/>
          <w:sz w:val="26"/>
          <w:szCs w:val="26"/>
          <w:lang w:val="en-US"/>
        </w:rPr>
        <w:t xml:space="preserve"> digital self-control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a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ru</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uncu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digital</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7"/>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unjuk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baren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u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tika</w:t>
      </w:r>
      <w:proofErr w:type="spellEnd"/>
      <w:r w:rsidRPr="00362E00">
        <w:rPr>
          <w:rFonts w:ascii="Garamond" w:eastAsia="Garamond" w:hAnsi="Garamond" w:cs="Garamond"/>
          <w:color w:val="000000"/>
          <w:sz w:val="26"/>
          <w:szCs w:val="26"/>
          <w:lang w:val="en-US"/>
        </w:rPr>
        <w:t xml:space="preserve"> Islam dan </w:t>
      </w:r>
      <w:proofErr w:type="spellStart"/>
      <w:r w:rsidRPr="00362E00">
        <w:rPr>
          <w:rFonts w:ascii="Garamond" w:eastAsia="Garamond" w:hAnsi="Garamond" w:cs="Garamond"/>
          <w:color w:val="000000"/>
          <w:sz w:val="26"/>
          <w:szCs w:val="26"/>
          <w:lang w:val="en-US"/>
        </w:rPr>
        <w:t>lite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ormasi</w:t>
      </w:r>
      <w:proofErr w:type="spellEnd"/>
      <w:r w:rsidRPr="00362E00">
        <w:rPr>
          <w:rFonts w:ascii="Garamond" w:eastAsia="Garamond" w:hAnsi="Garamond" w:cs="Garamond"/>
          <w:color w:val="000000"/>
          <w:sz w:val="26"/>
          <w:szCs w:val="26"/>
          <w:lang w:val="en-US"/>
        </w:rPr>
        <w:t>.</w:t>
      </w:r>
    </w:p>
    <w:p w14:paraId="014BCD1E" w14:textId="29853FC1"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Tant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in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le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t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odernitas</w:t>
      </w:r>
      <w:proofErr w:type="spellEnd"/>
      <w:r w:rsidRPr="00362E00">
        <w:rPr>
          <w:rFonts w:ascii="Garamond" w:eastAsia="Garamond" w:hAnsi="Garamond" w:cs="Garamond"/>
          <w:color w:val="000000"/>
          <w:sz w:val="26"/>
          <w:szCs w:val="26"/>
          <w:lang w:val="en-US"/>
        </w:rPr>
        <w:t xml:space="preserve"> digital dan </w:t>
      </w:r>
      <w:proofErr w:type="spellStart"/>
      <w:r w:rsidRPr="00362E00">
        <w:rPr>
          <w:rFonts w:ascii="Garamond" w:eastAsia="Garamond" w:hAnsi="Garamond" w:cs="Garamond"/>
          <w:color w:val="000000"/>
          <w:sz w:val="26"/>
          <w:szCs w:val="26"/>
          <w:lang w:val="en-US"/>
        </w:rPr>
        <w:t>pelestar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d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lmuan</w:t>
      </w:r>
      <w:proofErr w:type="spellEnd"/>
      <w:r w:rsidRPr="00362E00">
        <w:rPr>
          <w:rFonts w:ascii="Garamond" w:eastAsia="Garamond" w:hAnsi="Garamond" w:cs="Garamond"/>
          <w:color w:val="000000"/>
          <w:sz w:val="26"/>
          <w:szCs w:val="26"/>
          <w:lang w:val="en-US"/>
        </w:rPr>
        <w:t xml:space="preserve"> Islam</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8"/>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ian</w:t>
      </w:r>
      <w:proofErr w:type="spellEnd"/>
      <w:r w:rsidRPr="00362E00">
        <w:rPr>
          <w:rFonts w:ascii="Garamond" w:eastAsia="Garamond" w:hAnsi="Garamond" w:cs="Garamond"/>
          <w:color w:val="000000"/>
          <w:sz w:val="26"/>
          <w:szCs w:val="26"/>
          <w:lang w:val="en-US"/>
        </w:rPr>
        <w:t xml:space="preserve"> ulama dan </w:t>
      </w:r>
      <w:proofErr w:type="spellStart"/>
      <w:r w:rsidRPr="00362E00">
        <w:rPr>
          <w:rFonts w:ascii="Garamond" w:eastAsia="Garamond" w:hAnsi="Garamond" w:cs="Garamond"/>
          <w:color w:val="000000"/>
          <w:sz w:val="26"/>
          <w:szCs w:val="26"/>
          <w:lang w:val="en-US"/>
        </w:rPr>
        <w:t>pen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ngg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uran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sakralan</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kitab </w:t>
      </w:r>
      <w:proofErr w:type="spellStart"/>
      <w:r w:rsidRPr="00362E00">
        <w:rPr>
          <w:rFonts w:ascii="Garamond" w:eastAsia="Garamond" w:hAnsi="Garamond" w:cs="Garamond"/>
          <w:color w:val="000000"/>
          <w:sz w:val="26"/>
          <w:szCs w:val="26"/>
          <w:lang w:val="en-US"/>
        </w:rPr>
        <w:t>kun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ta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d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laq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khawati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ncu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angga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uran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ns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unikasi</w:t>
      </w:r>
      <w:proofErr w:type="spellEnd"/>
      <w:r w:rsidRPr="00362E00">
        <w:rPr>
          <w:rFonts w:ascii="Garamond" w:eastAsia="Garamond" w:hAnsi="Garamond" w:cs="Garamond"/>
          <w:color w:val="000000"/>
          <w:sz w:val="26"/>
          <w:szCs w:val="26"/>
          <w:lang w:val="en-US"/>
        </w:rPr>
        <w:t xml:space="preserve"> spiritual dan </w:t>
      </w:r>
      <w:proofErr w:type="spellStart"/>
      <w:r w:rsidRPr="00362E00">
        <w:rPr>
          <w:rFonts w:ascii="Garamond" w:eastAsia="Garamond" w:hAnsi="Garamond" w:cs="Garamond"/>
          <w:color w:val="000000"/>
          <w:sz w:val="26"/>
          <w:szCs w:val="26"/>
          <w:lang w:val="en-US"/>
        </w:rPr>
        <w:t>interak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angsu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tara</w:t>
      </w:r>
      <w:proofErr w:type="spellEnd"/>
      <w:r w:rsidRPr="00362E00">
        <w:rPr>
          <w:rFonts w:ascii="Garamond" w:eastAsia="Garamond" w:hAnsi="Garamond" w:cs="Garamond"/>
          <w:color w:val="000000"/>
          <w:sz w:val="26"/>
          <w:szCs w:val="26"/>
          <w:lang w:val="en-US"/>
        </w:rPr>
        <w:t xml:space="preserve"> guru dan murid. </w:t>
      </w:r>
      <w:proofErr w:type="spellStart"/>
      <w:r w:rsidRPr="00362E00">
        <w:rPr>
          <w:rFonts w:ascii="Garamond" w:eastAsia="Garamond" w:hAnsi="Garamond" w:cs="Garamond"/>
          <w:color w:val="000000"/>
          <w:sz w:val="26"/>
          <w:szCs w:val="26"/>
          <w:lang w:val="en-US"/>
        </w:rPr>
        <w:t>Padah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i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manfa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ij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ustr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intern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al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kaya. Karena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l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sah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eimbang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t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odernitas</w:t>
      </w:r>
      <w:proofErr w:type="spellEnd"/>
      <w:r w:rsidRPr="00362E00">
        <w:rPr>
          <w:rFonts w:ascii="Garamond" w:eastAsia="Garamond" w:hAnsi="Garamond" w:cs="Garamond"/>
          <w:color w:val="000000"/>
          <w:sz w:val="26"/>
          <w:szCs w:val="26"/>
          <w:lang w:val="en-US"/>
        </w:rPr>
        <w:t xml:space="preserve"> digital dan </w:t>
      </w:r>
      <w:proofErr w:type="spellStart"/>
      <w:r w:rsidRPr="00362E00">
        <w:rPr>
          <w:rFonts w:ascii="Garamond" w:eastAsia="Garamond" w:hAnsi="Garamond" w:cs="Garamond"/>
          <w:color w:val="000000"/>
          <w:sz w:val="26"/>
          <w:szCs w:val="26"/>
          <w:lang w:val="en-US"/>
        </w:rPr>
        <w:t>trad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lmu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ehing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olar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nd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dunia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w:t>
      </w:r>
    </w:p>
    <w:p w14:paraId="54089A24"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90E314A" w14:textId="77777777" w:rsidR="00362E00" w:rsidRPr="00362E00" w:rsidRDefault="00362E00" w:rsidP="006A2AF6">
      <w:pPr>
        <w:pStyle w:val="ListParagraph"/>
        <w:numPr>
          <w:ilvl w:val="0"/>
          <w:numId w:val="1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ind w:left="284" w:hanging="284"/>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Digitalisasi</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dalam</w:t>
      </w:r>
      <w:proofErr w:type="spellEnd"/>
      <w:r w:rsidRPr="00362E00">
        <w:rPr>
          <w:rFonts w:ascii="Garamond" w:eastAsia="Garamond" w:hAnsi="Garamond" w:cs="Garamond"/>
          <w:b/>
          <w:bCs/>
          <w:color w:val="000000"/>
          <w:sz w:val="26"/>
          <w:szCs w:val="26"/>
          <w:lang w:val="en-US"/>
        </w:rPr>
        <w:t xml:space="preserve"> </w:t>
      </w:r>
      <w:proofErr w:type="spellStart"/>
      <w:r w:rsidRPr="00362E00">
        <w:rPr>
          <w:rFonts w:ascii="Garamond" w:eastAsia="Garamond" w:hAnsi="Garamond" w:cs="Garamond"/>
          <w:b/>
          <w:bCs/>
          <w:color w:val="000000"/>
          <w:sz w:val="26"/>
          <w:szCs w:val="26"/>
          <w:lang w:val="en-US"/>
        </w:rPr>
        <w:t>Perspektif</w:t>
      </w:r>
      <w:proofErr w:type="spellEnd"/>
      <w:r w:rsidRPr="00362E00">
        <w:rPr>
          <w:rFonts w:ascii="Garamond" w:eastAsia="Garamond" w:hAnsi="Garamond" w:cs="Garamond"/>
          <w:b/>
          <w:bCs/>
          <w:color w:val="000000"/>
          <w:sz w:val="26"/>
          <w:szCs w:val="26"/>
          <w:lang w:val="en-US"/>
        </w:rPr>
        <w:t xml:space="preserve"> Islam</w:t>
      </w:r>
    </w:p>
    <w:p w14:paraId="6085E3DC" w14:textId="6479091D"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spektif</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pand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itmen</w:t>
      </w:r>
      <w:proofErr w:type="spellEnd"/>
      <w:r w:rsidRPr="00362E00">
        <w:rPr>
          <w:rFonts w:ascii="Garamond" w:eastAsia="Garamond" w:hAnsi="Garamond" w:cs="Garamond"/>
          <w:color w:val="000000"/>
          <w:sz w:val="26"/>
          <w:szCs w:val="26"/>
          <w:lang w:val="en-US"/>
        </w:rPr>
        <w:t xml:space="preserve"> agama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doro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mat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nfa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emi </w:t>
      </w:r>
      <w:proofErr w:type="spellStart"/>
      <w:r w:rsidRPr="00362E00">
        <w:rPr>
          <w:rFonts w:ascii="Garamond" w:eastAsia="Garamond" w:hAnsi="Garamond" w:cs="Garamond"/>
          <w:color w:val="000000"/>
          <w:sz w:val="26"/>
          <w:szCs w:val="26"/>
          <w:lang w:val="en-US"/>
        </w:rPr>
        <w:t>kebaikan</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39"/>
      </w:r>
      <w:r w:rsidR="006A2AF6">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j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wahy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qra</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te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ajar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ting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ac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elit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ngembang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modern,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salah </w:t>
      </w:r>
      <w:proofErr w:type="spellStart"/>
      <w:r w:rsidRPr="00362E00">
        <w:rPr>
          <w:rFonts w:ascii="Garamond" w:eastAsia="Garamond" w:hAnsi="Garamond" w:cs="Garamond"/>
          <w:color w:val="000000"/>
          <w:sz w:val="26"/>
          <w:szCs w:val="26"/>
          <w:lang w:val="en-US"/>
        </w:rPr>
        <w:t>sa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r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angka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kw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cepat</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transm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yebar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nila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fektif</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0"/>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igital juga </w:t>
      </w:r>
      <w:proofErr w:type="spellStart"/>
      <w:r w:rsidRPr="00362E00">
        <w:rPr>
          <w:rFonts w:ascii="Garamond" w:eastAsia="Garamond" w:hAnsi="Garamond" w:cs="Garamond"/>
          <w:color w:val="000000"/>
          <w:sz w:val="26"/>
          <w:szCs w:val="26"/>
          <w:lang w:val="en-US"/>
        </w:rPr>
        <w:t>membu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l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u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dent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agam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ne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d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lalu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dukatif</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krea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hingg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jar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p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lev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zaman</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1"/>
      </w:r>
      <w:r w:rsidR="006A2AF6">
        <w:rPr>
          <w:rFonts w:ascii="Garamond" w:eastAsia="Garamond" w:hAnsi="Garamond" w:cs="Garamond"/>
          <w:color w:val="000000"/>
          <w:sz w:val="26"/>
          <w:szCs w:val="26"/>
          <w:lang w:val="en-US"/>
        </w:rPr>
        <w:t xml:space="preserve"> </w:t>
      </w:r>
      <w:r w:rsidRPr="00362E00">
        <w:rPr>
          <w:rFonts w:ascii="Garamond" w:eastAsia="Garamond" w:hAnsi="Garamond" w:cs="Garamond"/>
          <w:color w:val="000000"/>
          <w:sz w:val="26"/>
          <w:szCs w:val="26"/>
          <w:lang w:val="en-US"/>
        </w:rPr>
        <w:t xml:space="preserve">Hal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ti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st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ne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d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lib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nila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sesu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hidup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re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2"/>
      </w:r>
    </w:p>
    <w:p w14:paraId="0B83520E" w14:textId="778F8036"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lastRenderedPageBreak/>
        <w:tab/>
      </w:r>
      <w:proofErr w:type="spellStart"/>
      <w:r w:rsidRPr="00362E00">
        <w:rPr>
          <w:rFonts w:ascii="Garamond" w:eastAsia="Garamond" w:hAnsi="Garamond" w:cs="Garamond"/>
          <w:color w:val="000000"/>
          <w:sz w:val="26"/>
          <w:szCs w:val="26"/>
          <w:lang w:val="en-US"/>
        </w:rPr>
        <w:t>Nam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mber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tasan</w:t>
      </w:r>
      <w:proofErr w:type="spellEnd"/>
      <w:r w:rsidRPr="00362E00">
        <w:rPr>
          <w:rFonts w:ascii="Garamond" w:eastAsia="Garamond" w:hAnsi="Garamond" w:cs="Garamond"/>
          <w:color w:val="000000"/>
          <w:sz w:val="26"/>
          <w:szCs w:val="26"/>
          <w:lang w:val="en-US"/>
        </w:rPr>
        <w:t xml:space="preserve"> moral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un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rinsi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abayy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verifik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do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tam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ti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hadap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ormasi</w:t>
      </w:r>
      <w:proofErr w:type="spellEnd"/>
      <w:r w:rsidRPr="00362E00">
        <w:rPr>
          <w:rFonts w:ascii="Garamond" w:eastAsia="Garamond" w:hAnsi="Garamond" w:cs="Garamond"/>
          <w:color w:val="000000"/>
          <w:sz w:val="26"/>
          <w:szCs w:val="26"/>
          <w:lang w:val="en-US"/>
        </w:rPr>
        <w:t xml:space="preserve"> digital yang </w:t>
      </w:r>
      <w:proofErr w:type="spellStart"/>
      <w:r w:rsidRPr="00362E00">
        <w:rPr>
          <w:rFonts w:ascii="Garamond" w:eastAsia="Garamond" w:hAnsi="Garamond" w:cs="Garamond"/>
          <w:color w:val="000000"/>
          <w:sz w:val="26"/>
          <w:szCs w:val="26"/>
          <w:lang w:val="en-US"/>
        </w:rPr>
        <w:t>seringkal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rfilt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did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aham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juju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hati-ha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b</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tanggu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awab</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gunakan</w:t>
      </w:r>
      <w:proofErr w:type="spellEnd"/>
      <w:r w:rsidRPr="00362E00">
        <w:rPr>
          <w:rFonts w:ascii="Garamond" w:eastAsia="Garamond" w:hAnsi="Garamond" w:cs="Garamond"/>
          <w:color w:val="000000"/>
          <w:sz w:val="26"/>
          <w:szCs w:val="26"/>
          <w:lang w:val="en-US"/>
        </w:rPr>
        <w:t xml:space="preserve"> media digital. Nilai-</w:t>
      </w:r>
      <w:proofErr w:type="spellStart"/>
      <w:r w:rsidRPr="00362E00">
        <w:rPr>
          <w:rFonts w:ascii="Garamond" w:eastAsia="Garamond" w:hAnsi="Garamond" w:cs="Garamond"/>
          <w:color w:val="000000"/>
          <w:sz w:val="26"/>
          <w:szCs w:val="26"/>
          <w:lang w:val="en-US"/>
        </w:rPr>
        <w:t>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jaran</w:t>
      </w:r>
      <w:proofErr w:type="spellEnd"/>
      <w:r w:rsidRPr="00362E00">
        <w:rPr>
          <w:rFonts w:ascii="Garamond" w:eastAsia="Garamond" w:hAnsi="Garamond" w:cs="Garamond"/>
          <w:color w:val="000000"/>
          <w:sz w:val="26"/>
          <w:szCs w:val="26"/>
          <w:lang w:val="en-US"/>
        </w:rPr>
        <w:t xml:space="preserve"> agama,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ond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etika</w:t>
      </w:r>
      <w:proofErr w:type="spellEnd"/>
      <w:r w:rsidRPr="00362E00">
        <w:rPr>
          <w:rFonts w:ascii="Garamond" w:eastAsia="Garamond" w:hAnsi="Garamond" w:cs="Garamond"/>
          <w:color w:val="000000"/>
          <w:sz w:val="26"/>
          <w:szCs w:val="26"/>
          <w:lang w:val="en-US"/>
        </w:rPr>
        <w:t xml:space="preserve"> digital yang </w:t>
      </w:r>
      <w:proofErr w:type="spellStart"/>
      <w:r w:rsidRPr="00362E00">
        <w:rPr>
          <w:rFonts w:ascii="Garamond" w:eastAsia="Garamond" w:hAnsi="Garamond" w:cs="Garamond"/>
          <w:color w:val="000000"/>
          <w:sz w:val="26"/>
          <w:szCs w:val="26"/>
          <w:lang w:val="en-US"/>
        </w:rPr>
        <w:t>sang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perlukan</w:t>
      </w:r>
      <w:proofErr w:type="spellEnd"/>
      <w:r w:rsidRPr="00362E00">
        <w:rPr>
          <w:rFonts w:ascii="Garamond" w:eastAsia="Garamond" w:hAnsi="Garamond" w:cs="Garamond"/>
          <w:color w:val="000000"/>
          <w:sz w:val="26"/>
          <w:szCs w:val="26"/>
          <w:lang w:val="en-US"/>
        </w:rPr>
        <w:t xml:space="preserve"> di era Society 5.0</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3"/>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ma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ajarkan</w:t>
      </w:r>
      <w:proofErr w:type="spellEnd"/>
      <w:r w:rsidRPr="00362E00">
        <w:rPr>
          <w:rFonts w:ascii="Garamond" w:eastAsia="Garamond" w:hAnsi="Garamond" w:cs="Garamond"/>
          <w:color w:val="000000"/>
          <w:sz w:val="26"/>
          <w:szCs w:val="26"/>
          <w:lang w:val="en-US"/>
        </w:rPr>
        <w:t xml:space="preserve"> ulama </w:t>
      </w:r>
      <w:proofErr w:type="spellStart"/>
      <w:r w:rsidRPr="00362E00">
        <w:rPr>
          <w:rFonts w:ascii="Garamond" w:eastAsia="Garamond" w:hAnsi="Garamond" w:cs="Garamond"/>
          <w:color w:val="000000"/>
          <w:sz w:val="26"/>
          <w:szCs w:val="26"/>
          <w:lang w:val="en-US"/>
        </w:rPr>
        <w:t>klasi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d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transf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telektua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spiritual dan </w:t>
      </w:r>
      <w:proofErr w:type="spellStart"/>
      <w:r w:rsidRPr="00362E00">
        <w:rPr>
          <w:rFonts w:ascii="Garamond" w:eastAsia="Garamond" w:hAnsi="Garamond" w:cs="Garamond"/>
          <w:color w:val="000000"/>
          <w:sz w:val="26"/>
          <w:szCs w:val="26"/>
          <w:lang w:val="en-US"/>
        </w:rPr>
        <w:t>akhlaki</w:t>
      </w:r>
      <w:proofErr w:type="spellEnd"/>
      <w:r w:rsidRPr="00362E00">
        <w:rPr>
          <w:rFonts w:ascii="Garamond" w:eastAsia="Garamond" w:hAnsi="Garamond" w:cs="Garamond"/>
          <w:color w:val="000000"/>
          <w:sz w:val="26"/>
          <w:szCs w:val="26"/>
          <w:lang w:val="en-US"/>
        </w:rPr>
        <w:t>.</w:t>
      </w:r>
    </w:p>
    <w:p w14:paraId="47EFA27A" w14:textId="62883AC3"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Selai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tempat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rana</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mpermud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gan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ubungan</w:t>
      </w:r>
      <w:proofErr w:type="spellEnd"/>
      <w:r w:rsidRPr="00362E00">
        <w:rPr>
          <w:rFonts w:ascii="Garamond" w:eastAsia="Garamond" w:hAnsi="Garamond" w:cs="Garamond"/>
          <w:color w:val="000000"/>
          <w:sz w:val="26"/>
          <w:szCs w:val="26"/>
          <w:lang w:val="en-US"/>
        </w:rPr>
        <w:t xml:space="preserve"> guru-murid.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kedek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tara</w:t>
      </w:r>
      <w:proofErr w:type="spellEnd"/>
      <w:r w:rsidRPr="00362E00">
        <w:rPr>
          <w:rFonts w:ascii="Garamond" w:eastAsia="Garamond" w:hAnsi="Garamond" w:cs="Garamond"/>
          <w:color w:val="000000"/>
          <w:sz w:val="26"/>
          <w:szCs w:val="26"/>
          <w:lang w:val="en-US"/>
        </w:rPr>
        <w:t xml:space="preserve"> guru dan murid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dab</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sang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inggi</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4"/>
      </w:r>
      <w:r w:rsidRPr="00362E00">
        <w:rPr>
          <w:rFonts w:ascii="Garamond" w:eastAsia="Garamond" w:hAnsi="Garamond" w:cs="Garamond"/>
          <w:color w:val="000000"/>
          <w:sz w:val="26"/>
          <w:szCs w:val="26"/>
          <w:lang w:val="en-US"/>
        </w:rPr>
        <w:t xml:space="preserve"> Oleh </w:t>
      </w:r>
      <w:proofErr w:type="spellStart"/>
      <w:r w:rsidRPr="00362E00">
        <w:rPr>
          <w:rFonts w:ascii="Garamond" w:eastAsia="Garamond" w:hAnsi="Garamond" w:cs="Garamond"/>
          <w:color w:val="000000"/>
          <w:sz w:val="26"/>
          <w:szCs w:val="26"/>
          <w:lang w:val="en-US"/>
        </w:rPr>
        <w:t>karen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t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ru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una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unik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mudah</w:t>
      </w:r>
      <w:proofErr w:type="spellEnd"/>
      <w:r w:rsidRPr="00362E00">
        <w:rPr>
          <w:rFonts w:ascii="Garamond" w:eastAsia="Garamond" w:hAnsi="Garamond" w:cs="Garamond"/>
          <w:color w:val="000000"/>
          <w:sz w:val="26"/>
          <w:szCs w:val="26"/>
          <w:lang w:val="en-US"/>
        </w:rPr>
        <w:t xml:space="preserve"> proses </w:t>
      </w:r>
      <w:proofErr w:type="spellStart"/>
      <w:r w:rsidRPr="00362E00">
        <w:rPr>
          <w:rFonts w:ascii="Garamond" w:eastAsia="Garamond" w:hAnsi="Garamond" w:cs="Garamond"/>
          <w:color w:val="000000"/>
          <w:sz w:val="26"/>
          <w:szCs w:val="26"/>
          <w:lang w:val="en-US"/>
        </w:rPr>
        <w:t>pembimbing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mperka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ter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ganti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ung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w:t>
      </w:r>
      <w:proofErr w:type="spellEnd"/>
      <w:r w:rsidRPr="00362E00">
        <w:rPr>
          <w:rFonts w:ascii="Garamond" w:eastAsia="Garamond" w:hAnsi="Garamond" w:cs="Garamond"/>
          <w:color w:val="000000"/>
          <w:sz w:val="26"/>
          <w:szCs w:val="26"/>
          <w:lang w:val="en-US"/>
        </w:rPr>
        <w:t xml:space="preserve"> guru.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ekat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seimb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justr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p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hidup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bal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di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lmu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ara</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modern dan </w:t>
      </w:r>
      <w:proofErr w:type="spellStart"/>
      <w:r w:rsidRPr="00362E00">
        <w:rPr>
          <w:rFonts w:ascii="Garamond" w:eastAsia="Garamond" w:hAnsi="Garamond" w:cs="Garamond"/>
          <w:color w:val="000000"/>
          <w:sz w:val="26"/>
          <w:szCs w:val="26"/>
          <w:lang w:val="en-US"/>
        </w:rPr>
        <w:t>inklusif</w:t>
      </w:r>
      <w:proofErr w:type="spellEnd"/>
      <w:r w:rsidRPr="00362E00">
        <w:rPr>
          <w:rFonts w:ascii="Garamond" w:eastAsia="Garamond" w:hAnsi="Garamond" w:cs="Garamond"/>
          <w:color w:val="000000"/>
          <w:sz w:val="26"/>
          <w:szCs w:val="26"/>
          <w:lang w:val="en-US"/>
        </w:rPr>
        <w:t>.</w:t>
      </w:r>
    </w:p>
    <w:p w14:paraId="5645D88D" w14:textId="38A5A982" w:rsid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eks</w:t>
      </w:r>
      <w:proofErr w:type="spellEnd"/>
      <w:r w:rsidRPr="00362E00">
        <w:rPr>
          <w:rFonts w:ascii="Garamond" w:eastAsia="Garamond" w:hAnsi="Garamond" w:cs="Garamond"/>
          <w:color w:val="000000"/>
          <w:sz w:val="26"/>
          <w:szCs w:val="26"/>
          <w:lang w:val="en-US"/>
        </w:rPr>
        <w:t xml:space="preserve"> global,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l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di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ag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dab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adaptif</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progresif</w:t>
      </w:r>
      <w:proofErr w:type="spellEnd"/>
      <w:r w:rsidRPr="00362E00">
        <w:rPr>
          <w:rFonts w:ascii="Garamond" w:eastAsia="Garamond" w:hAnsi="Garamond" w:cs="Garamond"/>
          <w:color w:val="000000"/>
          <w:sz w:val="26"/>
          <w:szCs w:val="26"/>
          <w:lang w:val="en-US"/>
        </w:rPr>
        <w:t xml:space="preserve">. Dunia Islam </w:t>
      </w:r>
      <w:proofErr w:type="spellStart"/>
      <w:r w:rsidRPr="00362E00">
        <w:rPr>
          <w:rFonts w:ascii="Garamond" w:eastAsia="Garamond" w:hAnsi="Garamond" w:cs="Garamond"/>
          <w:color w:val="000000"/>
          <w:sz w:val="26"/>
          <w:szCs w:val="26"/>
          <w:lang w:val="en-US"/>
        </w:rPr>
        <w:t>memilik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j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nj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ov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lm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etahu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momentum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mbal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unjuk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ntribusinya</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5"/>
      </w:r>
      <w:r w:rsidRPr="00362E00">
        <w:rPr>
          <w:rFonts w:ascii="Garamond" w:eastAsia="Garamond" w:hAnsi="Garamond" w:cs="Garamond"/>
          <w:color w:val="000000"/>
          <w:sz w:val="26"/>
          <w:szCs w:val="26"/>
          <w:lang w:val="en-US"/>
        </w:rPr>
        <w:t xml:space="preserve"> Platform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Islam global, </w:t>
      </w:r>
      <w:proofErr w:type="spellStart"/>
      <w:r w:rsidRPr="00362E00">
        <w:rPr>
          <w:rFonts w:ascii="Garamond" w:eastAsia="Garamond" w:hAnsi="Garamond" w:cs="Garamond"/>
          <w:color w:val="000000"/>
          <w:sz w:val="26"/>
          <w:szCs w:val="26"/>
          <w:lang w:val="en-US"/>
        </w:rPr>
        <w:t>aplikasi</w:t>
      </w:r>
      <w:proofErr w:type="spellEnd"/>
      <w:r w:rsidRPr="00362E00">
        <w:rPr>
          <w:rFonts w:ascii="Garamond" w:eastAsia="Garamond" w:hAnsi="Garamond" w:cs="Garamond"/>
          <w:color w:val="000000"/>
          <w:sz w:val="26"/>
          <w:szCs w:val="26"/>
          <w:lang w:val="en-US"/>
        </w:rPr>
        <w:t xml:space="preserve"> Al-Qur’an,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iset</w:t>
      </w:r>
      <w:proofErr w:type="spellEnd"/>
      <w:r w:rsidRPr="00362E00">
        <w:rPr>
          <w:rFonts w:ascii="Garamond" w:eastAsia="Garamond" w:hAnsi="Garamond" w:cs="Garamond"/>
          <w:color w:val="000000"/>
          <w:sz w:val="26"/>
          <w:szCs w:val="26"/>
          <w:lang w:val="en-US"/>
        </w:rPr>
        <w:t xml:space="preserve"> digital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id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aligraf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keologi</w:t>
      </w:r>
      <w:proofErr w:type="spellEnd"/>
      <w:r w:rsidRPr="00362E00">
        <w:rPr>
          <w:rFonts w:ascii="Garamond" w:eastAsia="Garamond" w:hAnsi="Garamond" w:cs="Garamond"/>
          <w:color w:val="000000"/>
          <w:sz w:val="26"/>
          <w:szCs w:val="26"/>
          <w:lang w:val="en-US"/>
        </w:rPr>
        <w:t xml:space="preserve"> Islam, dan </w:t>
      </w:r>
      <w:proofErr w:type="spellStart"/>
      <w:r w:rsidRPr="00362E00">
        <w:rPr>
          <w:rFonts w:ascii="Garamond" w:eastAsia="Garamond" w:hAnsi="Garamond" w:cs="Garamond"/>
          <w:color w:val="000000"/>
          <w:sz w:val="26"/>
          <w:szCs w:val="26"/>
          <w:lang w:val="en-US"/>
        </w:rPr>
        <w:t>kaj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nuskrip</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hwa</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amp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adapt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kemba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6"/>
      </w:r>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ukanl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ncam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g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melain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luang</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s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u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embang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dab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ilmuan</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lebi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ju</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relevan</w:t>
      </w:r>
      <w:proofErr w:type="spellEnd"/>
      <w:r w:rsidRPr="00362E00">
        <w:rPr>
          <w:rFonts w:ascii="Garamond" w:eastAsia="Garamond" w:hAnsi="Garamond" w:cs="Garamond"/>
          <w:color w:val="000000"/>
          <w:sz w:val="26"/>
          <w:szCs w:val="26"/>
          <w:lang w:val="en-US"/>
        </w:rPr>
        <w:t>.</w:t>
      </w:r>
    </w:p>
    <w:p w14:paraId="43635A63" w14:textId="77777777" w:rsidR="006A2AF6" w:rsidRPr="00362E00" w:rsidRDefault="006A2AF6"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50917CA7" w14:textId="77777777" w:rsidR="00362E00" w:rsidRPr="00362E00" w:rsidRDefault="00362E00" w:rsidP="006A2AF6">
      <w:pPr>
        <w:pStyle w:val="ListParagraph"/>
        <w:numPr>
          <w:ilvl w:val="0"/>
          <w:numId w:val="1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uto"/>
        <w:ind w:left="284" w:hanging="284"/>
        <w:jc w:val="both"/>
        <w:rPr>
          <w:rFonts w:ascii="Garamond" w:eastAsia="Garamond" w:hAnsi="Garamond" w:cs="Garamond"/>
          <w:b/>
          <w:bCs/>
          <w:color w:val="000000"/>
          <w:sz w:val="26"/>
          <w:szCs w:val="26"/>
          <w:lang w:val="en-US"/>
        </w:rPr>
      </w:pPr>
      <w:proofErr w:type="spellStart"/>
      <w:r w:rsidRPr="00362E00">
        <w:rPr>
          <w:rFonts w:ascii="Garamond" w:eastAsia="Garamond" w:hAnsi="Garamond" w:cs="Garamond"/>
          <w:b/>
          <w:bCs/>
          <w:color w:val="000000"/>
          <w:sz w:val="26"/>
          <w:szCs w:val="26"/>
          <w:lang w:val="en-US"/>
        </w:rPr>
        <w:t>Sintesis</w:t>
      </w:r>
      <w:proofErr w:type="spellEnd"/>
      <w:r w:rsidRPr="00362E00">
        <w:rPr>
          <w:rFonts w:ascii="Garamond" w:eastAsia="Garamond" w:hAnsi="Garamond" w:cs="Garamond"/>
          <w:b/>
          <w:bCs/>
          <w:color w:val="000000"/>
          <w:sz w:val="26"/>
          <w:szCs w:val="26"/>
          <w:lang w:val="en-US"/>
        </w:rPr>
        <w:t xml:space="preserve"> dan </w:t>
      </w:r>
      <w:proofErr w:type="spellStart"/>
      <w:r w:rsidRPr="00362E00">
        <w:rPr>
          <w:rFonts w:ascii="Garamond" w:eastAsia="Garamond" w:hAnsi="Garamond" w:cs="Garamond"/>
          <w:b/>
          <w:bCs/>
          <w:color w:val="000000"/>
          <w:sz w:val="26"/>
          <w:szCs w:val="26"/>
          <w:lang w:val="en-US"/>
        </w:rPr>
        <w:t>Implikasi</w:t>
      </w:r>
      <w:proofErr w:type="spellEnd"/>
    </w:p>
    <w:p w14:paraId="7867EDED" w14:textId="1E0FB4B5"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Berdasar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sil</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elit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terbukt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jad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r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ar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Indonesia </w:t>
      </w:r>
      <w:proofErr w:type="spellStart"/>
      <w:r w:rsidRPr="00362E00">
        <w:rPr>
          <w:rFonts w:ascii="Garamond" w:eastAsia="Garamond" w:hAnsi="Garamond" w:cs="Garamond"/>
          <w:color w:val="000000"/>
          <w:sz w:val="26"/>
          <w:szCs w:val="26"/>
          <w:lang w:val="en-US"/>
        </w:rPr>
        <w:t>menuju</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5.0.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ka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umbe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laja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kse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mperkua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elaja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artisipatif</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lastRenderedPageBreak/>
        <w:t>Namu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juga </w:t>
      </w:r>
      <w:proofErr w:type="spellStart"/>
      <w:r w:rsidRPr="00362E00">
        <w:rPr>
          <w:rFonts w:ascii="Garamond" w:eastAsia="Garamond" w:hAnsi="Garamond" w:cs="Garamond"/>
          <w:color w:val="000000"/>
          <w:sz w:val="26"/>
          <w:szCs w:val="26"/>
          <w:lang w:val="en-US"/>
        </w:rPr>
        <w:t>menunt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esiap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infrastruktur</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etensi</w:t>
      </w:r>
      <w:proofErr w:type="spellEnd"/>
      <w:r w:rsidRPr="00362E00">
        <w:rPr>
          <w:rFonts w:ascii="Garamond" w:eastAsia="Garamond" w:hAnsi="Garamond" w:cs="Garamond"/>
          <w:color w:val="000000"/>
          <w:sz w:val="26"/>
          <w:szCs w:val="26"/>
          <w:lang w:val="en-US"/>
        </w:rPr>
        <w:t xml:space="preserve"> digital, dan </w:t>
      </w:r>
      <w:proofErr w:type="spellStart"/>
      <w:r w:rsidRPr="00362E00">
        <w:rPr>
          <w:rFonts w:ascii="Garamond" w:eastAsia="Garamond" w:hAnsi="Garamond" w:cs="Garamond"/>
          <w:color w:val="000000"/>
          <w:sz w:val="26"/>
          <w:szCs w:val="26"/>
          <w:lang w:val="en-US"/>
        </w:rPr>
        <w:t>etik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bermedia</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sejal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ajaran</w:t>
      </w:r>
      <w:proofErr w:type="spellEnd"/>
      <w:r w:rsidRPr="00362E00">
        <w:rPr>
          <w:rFonts w:ascii="Garamond" w:eastAsia="Garamond" w:hAnsi="Garamond" w:cs="Garamond"/>
          <w:color w:val="000000"/>
          <w:sz w:val="26"/>
          <w:szCs w:val="26"/>
          <w:lang w:val="en-US"/>
        </w:rPr>
        <w:t xml:space="preserve"> Islam</w:t>
      </w:r>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7"/>
      </w:r>
    </w:p>
    <w:p w14:paraId="461FA671" w14:textId="638FDC24"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oret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perlu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iki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ggabung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ologi</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nila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piritualita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car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rakt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nuntut</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re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urikulu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guat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kompetensi</w:t>
      </w:r>
      <w:proofErr w:type="spellEnd"/>
      <w:r w:rsidRPr="00362E00">
        <w:rPr>
          <w:rFonts w:ascii="Garamond" w:eastAsia="Garamond" w:hAnsi="Garamond" w:cs="Garamond"/>
          <w:color w:val="000000"/>
          <w:sz w:val="26"/>
          <w:szCs w:val="26"/>
          <w:lang w:val="en-US"/>
        </w:rPr>
        <w:t xml:space="preserve"> guru, </w:t>
      </w:r>
      <w:proofErr w:type="spellStart"/>
      <w:r w:rsidRPr="00362E00">
        <w:rPr>
          <w:rFonts w:ascii="Garamond" w:eastAsia="Garamond" w:hAnsi="Garamond" w:cs="Garamond"/>
          <w:color w:val="000000"/>
          <w:sz w:val="26"/>
          <w:szCs w:val="26"/>
          <w:lang w:val="en-US"/>
        </w:rPr>
        <w:t>sert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yedia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arana</w:t>
      </w:r>
      <w:proofErr w:type="spellEnd"/>
      <w:r w:rsidRPr="00362E00">
        <w:rPr>
          <w:rFonts w:ascii="Garamond" w:eastAsia="Garamond" w:hAnsi="Garamond" w:cs="Garamond"/>
          <w:color w:val="000000"/>
          <w:sz w:val="26"/>
          <w:szCs w:val="26"/>
          <w:lang w:val="en-US"/>
        </w:rPr>
        <w:t xml:space="preserve"> digital yang </w:t>
      </w:r>
      <w:proofErr w:type="spellStart"/>
      <w:r w:rsidRPr="00362E00">
        <w:rPr>
          <w:rFonts w:ascii="Garamond" w:eastAsia="Garamond" w:hAnsi="Garamond" w:cs="Garamond"/>
          <w:color w:val="000000"/>
          <w:sz w:val="26"/>
          <w:szCs w:val="26"/>
          <w:lang w:val="en-US"/>
        </w:rPr>
        <w:t>memadai</w:t>
      </w:r>
      <w:proofErr w:type="spellEnd"/>
      <w:r w:rsidR="006A2AF6">
        <w:rPr>
          <w:rFonts w:ascii="Garamond" w:eastAsia="Garamond" w:hAnsi="Garamond" w:cs="Garamond"/>
          <w:color w:val="000000"/>
          <w:sz w:val="26"/>
          <w:szCs w:val="26"/>
          <w:lang w:val="en-US"/>
        </w:rPr>
        <w:t>.</w:t>
      </w:r>
      <w:r w:rsidRPr="00362E00">
        <w:rPr>
          <w:rStyle w:val="FootnoteReference"/>
          <w:rFonts w:ascii="Garamond" w:eastAsia="Garamond" w:hAnsi="Garamond" w:cs="Garamond"/>
          <w:color w:val="000000"/>
          <w:sz w:val="26"/>
          <w:szCs w:val="26"/>
          <w:lang w:val="en-US"/>
        </w:rPr>
        <w:footnoteReference w:id="48"/>
      </w:r>
    </w:p>
    <w:p w14:paraId="474114F1"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lang w:val="en-US"/>
        </w:rPr>
        <w:tab/>
      </w:r>
      <w:proofErr w:type="spellStart"/>
      <w:r w:rsidRPr="00362E00">
        <w:rPr>
          <w:rFonts w:ascii="Garamond" w:eastAsia="Garamond" w:hAnsi="Garamond" w:cs="Garamond"/>
          <w:color w:val="000000"/>
          <w:sz w:val="26"/>
          <w:szCs w:val="26"/>
          <w:lang w:val="en-US"/>
        </w:rPr>
        <w:t>Deng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emiki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dig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tudi</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buk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hanya</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ransform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knis</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tetap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sebuah</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mbaru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filosofis</w:t>
      </w:r>
      <w:proofErr w:type="spellEnd"/>
      <w:r w:rsidRPr="00362E00">
        <w:rPr>
          <w:rFonts w:ascii="Garamond" w:eastAsia="Garamond" w:hAnsi="Garamond" w:cs="Garamond"/>
          <w:color w:val="000000"/>
          <w:sz w:val="26"/>
          <w:szCs w:val="26"/>
          <w:lang w:val="en-US"/>
        </w:rPr>
        <w:t xml:space="preserve"> dan </w:t>
      </w:r>
      <w:proofErr w:type="spellStart"/>
      <w:r w:rsidRPr="00362E00">
        <w:rPr>
          <w:rFonts w:ascii="Garamond" w:eastAsia="Garamond" w:hAnsi="Garamond" w:cs="Garamond"/>
          <w:color w:val="000000"/>
          <w:sz w:val="26"/>
          <w:szCs w:val="26"/>
          <w:lang w:val="en-US"/>
        </w:rPr>
        <w:t>metodologis</w:t>
      </w:r>
      <w:proofErr w:type="spellEnd"/>
      <w:r w:rsidRPr="00362E00">
        <w:rPr>
          <w:rFonts w:ascii="Garamond" w:eastAsia="Garamond" w:hAnsi="Garamond" w:cs="Garamond"/>
          <w:color w:val="000000"/>
          <w:sz w:val="26"/>
          <w:szCs w:val="26"/>
          <w:lang w:val="en-US"/>
        </w:rPr>
        <w:t xml:space="preserve"> yang </w:t>
      </w:r>
      <w:proofErr w:type="spellStart"/>
      <w:r w:rsidRPr="00362E00">
        <w:rPr>
          <w:rFonts w:ascii="Garamond" w:eastAsia="Garamond" w:hAnsi="Garamond" w:cs="Garamond"/>
          <w:color w:val="000000"/>
          <w:sz w:val="26"/>
          <w:szCs w:val="26"/>
          <w:lang w:val="en-US"/>
        </w:rPr>
        <w:t>merevitalis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ran</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pendidikan</w:t>
      </w:r>
      <w:proofErr w:type="spellEnd"/>
      <w:r w:rsidRPr="00362E00">
        <w:rPr>
          <w:rFonts w:ascii="Garamond" w:eastAsia="Garamond" w:hAnsi="Garamond" w:cs="Garamond"/>
          <w:color w:val="000000"/>
          <w:sz w:val="26"/>
          <w:szCs w:val="26"/>
          <w:lang w:val="en-US"/>
        </w:rPr>
        <w:t xml:space="preserve"> Islam </w:t>
      </w:r>
      <w:proofErr w:type="spellStart"/>
      <w:r w:rsidRPr="00362E00">
        <w:rPr>
          <w:rFonts w:ascii="Garamond" w:eastAsia="Garamond" w:hAnsi="Garamond" w:cs="Garamond"/>
          <w:color w:val="000000"/>
          <w:sz w:val="26"/>
          <w:szCs w:val="26"/>
          <w:lang w:val="en-US"/>
        </w:rPr>
        <w:t>dalam</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embentu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generasi</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cerdas</w:t>
      </w:r>
      <w:proofErr w:type="spellEnd"/>
      <w:r w:rsidRPr="00362E00">
        <w:rPr>
          <w:rFonts w:ascii="Garamond" w:eastAsia="Garamond" w:hAnsi="Garamond" w:cs="Garamond"/>
          <w:color w:val="000000"/>
          <w:sz w:val="26"/>
          <w:szCs w:val="26"/>
          <w:lang w:val="en-US"/>
        </w:rPr>
        <w:t xml:space="preserve"> digital dan </w:t>
      </w:r>
      <w:proofErr w:type="spellStart"/>
      <w:r w:rsidRPr="00362E00">
        <w:rPr>
          <w:rFonts w:ascii="Garamond" w:eastAsia="Garamond" w:hAnsi="Garamond" w:cs="Garamond"/>
          <w:color w:val="000000"/>
          <w:sz w:val="26"/>
          <w:szCs w:val="26"/>
          <w:lang w:val="en-US"/>
        </w:rPr>
        <w:t>berakhlak</w:t>
      </w:r>
      <w:proofErr w:type="spellEnd"/>
      <w:r w:rsidRPr="00362E00">
        <w:rPr>
          <w:rFonts w:ascii="Garamond" w:eastAsia="Garamond" w:hAnsi="Garamond" w:cs="Garamond"/>
          <w:color w:val="000000"/>
          <w:sz w:val="26"/>
          <w:szCs w:val="26"/>
          <w:lang w:val="en-US"/>
        </w:rPr>
        <w:t xml:space="preserve"> </w:t>
      </w:r>
      <w:proofErr w:type="spellStart"/>
      <w:r w:rsidRPr="00362E00">
        <w:rPr>
          <w:rFonts w:ascii="Garamond" w:eastAsia="Garamond" w:hAnsi="Garamond" w:cs="Garamond"/>
          <w:color w:val="000000"/>
          <w:sz w:val="26"/>
          <w:szCs w:val="26"/>
          <w:lang w:val="en-US"/>
        </w:rPr>
        <w:t>mulia</w:t>
      </w:r>
      <w:proofErr w:type="spellEnd"/>
      <w:r w:rsidRPr="00362E00">
        <w:rPr>
          <w:rFonts w:ascii="Garamond" w:eastAsia="Garamond" w:hAnsi="Garamond" w:cs="Garamond"/>
          <w:color w:val="000000"/>
          <w:sz w:val="26"/>
          <w:szCs w:val="26"/>
          <w:lang w:val="en-US"/>
        </w:rPr>
        <w:t xml:space="preserve"> di era </w:t>
      </w:r>
      <w:proofErr w:type="spellStart"/>
      <w:r w:rsidRPr="00362E00">
        <w:rPr>
          <w:rFonts w:ascii="Garamond" w:eastAsia="Garamond" w:hAnsi="Garamond" w:cs="Garamond"/>
          <w:color w:val="000000"/>
          <w:sz w:val="26"/>
          <w:szCs w:val="26"/>
          <w:lang w:val="en-US"/>
        </w:rPr>
        <w:t>masyarakat</w:t>
      </w:r>
      <w:proofErr w:type="spellEnd"/>
      <w:r w:rsidRPr="00362E00">
        <w:rPr>
          <w:rFonts w:ascii="Garamond" w:eastAsia="Garamond" w:hAnsi="Garamond" w:cs="Garamond"/>
          <w:color w:val="000000"/>
          <w:sz w:val="26"/>
          <w:szCs w:val="26"/>
          <w:lang w:val="en-US"/>
        </w:rPr>
        <w:t xml:space="preserve"> 5.0.</w:t>
      </w:r>
    </w:p>
    <w:p w14:paraId="26CD3DDD"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color w:val="000000"/>
          <w:sz w:val="26"/>
          <w:szCs w:val="26"/>
        </w:rPr>
      </w:pPr>
    </w:p>
    <w:p w14:paraId="34185445" w14:textId="741579C3" w:rsidR="00C130BB" w:rsidRPr="00362E00" w:rsidRDefault="00B051E7" w:rsidP="006A2A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362E00">
        <w:rPr>
          <w:rFonts w:ascii="Garamond" w:eastAsia="Garamond" w:hAnsi="Garamond" w:cs="Times New Roman"/>
          <w:b/>
          <w:color w:val="000000"/>
          <w:sz w:val="26"/>
          <w:szCs w:val="26"/>
        </w:rPr>
        <w:t xml:space="preserve">KESIMPULAN </w:t>
      </w:r>
    </w:p>
    <w:p w14:paraId="20550A84" w14:textId="77777777" w:rsidR="00362E00" w:rsidRPr="00362E00" w:rsidRDefault="00B051E7"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rPr>
      </w:pPr>
      <w:r w:rsidRPr="00362E00">
        <w:rPr>
          <w:rFonts w:ascii="Garamond" w:eastAsia="Garamond" w:hAnsi="Garamond" w:cs="Times New Roman"/>
          <w:color w:val="000000"/>
          <w:sz w:val="26"/>
          <w:szCs w:val="26"/>
        </w:rPr>
        <w:tab/>
      </w:r>
      <w:r w:rsidR="00362E00" w:rsidRPr="00362E00">
        <w:rPr>
          <w:rFonts w:ascii="Garamond" w:eastAsia="Garamond" w:hAnsi="Garamond" w:cs="Garamond"/>
          <w:bCs/>
          <w:color w:val="000000"/>
          <w:sz w:val="26"/>
          <w:szCs w:val="26"/>
        </w:rPr>
        <w:t>Digitalisasi studi Islam merupakan langkah strategis dalam mengembangkan pendidikan Islam di era Society 5.0. Teknologi seperti platform pembelajaran daring (LMS), media interaktif berbasis multimedia, dan kecerdasan buatan (AI) memungkinkan pembelajaran Islam menjadi lebih fleksibel, interaktif, dan terpersonalisasi. Akses yang lebih luas terhadap literatur keislaman dan pembelajaran global membuka kesempatan bagi peserta didik untuk memahami Islam dari berbagai perspektif dan disiplin ilmu, yang memperkaya pemahaman mereka tentang agama.</w:t>
      </w:r>
    </w:p>
    <w:p w14:paraId="79813075"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rPr>
      </w:pPr>
      <w:r w:rsidRPr="00362E00">
        <w:rPr>
          <w:rFonts w:ascii="Garamond" w:eastAsia="Garamond" w:hAnsi="Garamond" w:cs="Garamond"/>
          <w:bCs/>
          <w:color w:val="000000"/>
          <w:sz w:val="26"/>
          <w:szCs w:val="26"/>
        </w:rPr>
        <w:tab/>
        <w:t>Namun, implementasi digitalisasi dihadapkan pada tantangan, seperti ketimpangan infrastruktur digital antarwilayah, rendahnya literasi digital di kalangan pengajar, serta masalah etika dan keamanan informasi. Kesenjangan akses internet dan perangkat digital antara daerah perkotaan dan terpencil berpotensi memperburuk ketidaksetaraan dalam pendidikan Islam berbasis digital. Selain itu, keterbatasan keterampilan digital di kalangan guru dapat menghambat optimalisasi teknologi dalam meningkatkan kualitas pembelajaran.</w:t>
      </w:r>
    </w:p>
    <w:p w14:paraId="6C2CF5C8"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Cs/>
          <w:color w:val="000000"/>
          <w:sz w:val="26"/>
          <w:szCs w:val="26"/>
        </w:rPr>
      </w:pPr>
      <w:r w:rsidRPr="00362E00">
        <w:rPr>
          <w:rFonts w:ascii="Garamond" w:eastAsia="Garamond" w:hAnsi="Garamond" w:cs="Garamond"/>
          <w:bCs/>
          <w:color w:val="000000"/>
          <w:sz w:val="26"/>
          <w:szCs w:val="26"/>
        </w:rPr>
        <w:tab/>
        <w:t>Meskipun begitu, digitalisasi dalam pendidikan Islam bukan hanya soal penerapan teknologi, tetapi juga pembaruan paradigma yang lebih terbuka dan inklusif. Dengan pendekatan yang bijaksana, teknologi dapat memperkuat tradisi keilmuan Islam dan membentuk generasi yang cerdas digital, berakhlak mulia, serta siap menghadapi tantangan global. Oleh karena itu, digitalisasi harus dilihat sebagai peluang untuk memperkaya pengalaman belajar sekaligus memperkokoh peran pendidikan Islam dalam membentuk karakter dan spiritualitas generasi masa depan.</w:t>
      </w:r>
    </w:p>
    <w:p w14:paraId="13DDEE79"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362E00">
        <w:rPr>
          <w:rFonts w:ascii="Garamond" w:eastAsia="Garamond" w:hAnsi="Garamond" w:cs="Garamond"/>
          <w:color w:val="000000"/>
          <w:sz w:val="26"/>
          <w:szCs w:val="26"/>
        </w:rPr>
        <w:lastRenderedPageBreak/>
        <w:tab/>
      </w:r>
      <w:r w:rsidRPr="00362E00">
        <w:rPr>
          <w:rFonts w:ascii="Garamond" w:eastAsia="Garamond" w:hAnsi="Garamond" w:cs="Garamond"/>
          <w:color w:val="000000"/>
          <w:sz w:val="26"/>
          <w:szCs w:val="26"/>
          <w:lang w:val="en-US"/>
        </w:rPr>
        <w:t xml:space="preserve"> </w:t>
      </w:r>
    </w:p>
    <w:p w14:paraId="2A9CC666" w14:textId="77777777" w:rsidR="00362E00" w:rsidRPr="00362E00" w:rsidRDefault="00362E00" w:rsidP="006A2A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A773426" w14:textId="77777777" w:rsidR="006A2AF6" w:rsidRDefault="006A2AF6" w:rsidP="006A2AF6">
      <w:pPr>
        <w:jc w:val="both"/>
        <w:rPr>
          <w:rFonts w:ascii="Garamond" w:eastAsia="Garamond" w:hAnsi="Garamond" w:cs="Garamond"/>
          <w:color w:val="000000"/>
          <w:sz w:val="26"/>
          <w:szCs w:val="26"/>
          <w:lang w:val="en-US"/>
        </w:rPr>
      </w:pPr>
    </w:p>
    <w:p w14:paraId="1B3FC7E9" w14:textId="7B698413" w:rsidR="006A2AF6" w:rsidRPr="00342ACA" w:rsidRDefault="00362E00" w:rsidP="00342ACA">
      <w:pPr>
        <w:jc w:val="center"/>
        <w:rPr>
          <w:rFonts w:ascii="Garamond" w:eastAsia="Garamond" w:hAnsi="Garamond" w:cs="Garamond"/>
          <w:b/>
          <w:color w:val="000000"/>
          <w:sz w:val="26"/>
          <w:szCs w:val="26"/>
        </w:rPr>
      </w:pPr>
      <w:r w:rsidRPr="00362E00">
        <w:rPr>
          <w:rFonts w:ascii="Garamond" w:eastAsia="Garamond" w:hAnsi="Garamond" w:cs="Garamond"/>
          <w:b/>
          <w:color w:val="000000"/>
          <w:sz w:val="26"/>
          <w:szCs w:val="26"/>
        </w:rPr>
        <w:t>DAFTA</w:t>
      </w:r>
      <w:r w:rsidR="00B051E7" w:rsidRPr="00362E00">
        <w:rPr>
          <w:rFonts w:ascii="Garamond" w:eastAsia="Garamond" w:hAnsi="Garamond" w:cs="Garamond"/>
          <w:b/>
          <w:color w:val="000000"/>
          <w:sz w:val="26"/>
          <w:szCs w:val="26"/>
        </w:rPr>
        <w:t>R PUSTAKA</w:t>
      </w:r>
    </w:p>
    <w:p w14:paraId="32882798"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noProof/>
          <w:sz w:val="26"/>
          <w:szCs w:val="26"/>
        </w:rPr>
        <w:fldChar w:fldCharType="begin" w:fldLock="1"/>
      </w:r>
      <w:r w:rsidRPr="00362E00">
        <w:rPr>
          <w:rFonts w:ascii="Garamond" w:hAnsi="Garamond"/>
          <w:noProof/>
          <w:sz w:val="26"/>
          <w:szCs w:val="26"/>
        </w:rPr>
        <w:instrText xml:space="preserve">ADDIN Mendeley Bibliography CSL_BIBLIOGRAPHY </w:instrText>
      </w:r>
      <w:r w:rsidRPr="00362E00">
        <w:rPr>
          <w:rFonts w:ascii="Garamond" w:hAnsi="Garamond"/>
          <w:noProof/>
          <w:sz w:val="26"/>
          <w:szCs w:val="26"/>
        </w:rPr>
        <w:fldChar w:fldCharType="separate"/>
      </w:r>
      <w:r w:rsidRPr="00362E00">
        <w:rPr>
          <w:rFonts w:ascii="Garamond" w:hAnsi="Garamond" w:cs="Times New Roman"/>
          <w:noProof/>
          <w:kern w:val="0"/>
          <w:sz w:val="26"/>
          <w:szCs w:val="26"/>
        </w:rPr>
        <w:t xml:space="preserve">Abdul Malik Aripin, Dwi Noviani. “Integrasi Teknologi Dalam Pembelajaran Pendidikan Agama Islam: Peluang Dan Tantangan.” </w:t>
      </w:r>
      <w:r w:rsidRPr="00362E00">
        <w:rPr>
          <w:rFonts w:ascii="Garamond" w:hAnsi="Garamond" w:cs="Times New Roman"/>
          <w:i/>
          <w:iCs/>
          <w:noProof/>
          <w:kern w:val="0"/>
          <w:sz w:val="26"/>
          <w:szCs w:val="26"/>
        </w:rPr>
        <w:t>El-Mujtama: Jurnal Pengabdian Masyarakat</w:t>
      </w:r>
      <w:r w:rsidRPr="00362E00">
        <w:rPr>
          <w:rFonts w:ascii="Garamond" w:hAnsi="Garamond" w:cs="Times New Roman"/>
          <w:noProof/>
          <w:kern w:val="0"/>
          <w:sz w:val="26"/>
          <w:szCs w:val="26"/>
        </w:rPr>
        <w:t xml:space="preserve"> 5, no. 1 (2025): 1–6.</w:t>
      </w:r>
    </w:p>
    <w:p w14:paraId="2C63BAFA"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Ahirin, J, S Sukarsih, I Andriani, G Alamsya, and F Fakhruddin. “Kemajuan Teknologi Dan Isu Etika Dalam Pendidikan Islam.” </w:t>
      </w:r>
      <w:r w:rsidRPr="00362E00">
        <w:rPr>
          <w:rFonts w:ascii="Garamond" w:hAnsi="Garamond" w:cs="Times New Roman"/>
          <w:i/>
          <w:iCs/>
          <w:noProof/>
          <w:kern w:val="0"/>
          <w:sz w:val="26"/>
          <w:szCs w:val="26"/>
        </w:rPr>
        <w:t>Journal of Administration and Educational Management (Alignment)</w:t>
      </w:r>
      <w:r w:rsidRPr="00362E00">
        <w:rPr>
          <w:rFonts w:ascii="Garamond" w:hAnsi="Garamond" w:cs="Times New Roman"/>
          <w:noProof/>
          <w:kern w:val="0"/>
          <w:sz w:val="26"/>
          <w:szCs w:val="26"/>
        </w:rPr>
        <w:t xml:space="preserve"> 7, no. 1 (2024): 229–234.</w:t>
      </w:r>
    </w:p>
    <w:p w14:paraId="0908CA9C"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Astuti, Mardiah, Isma Eka Wardana, and Sofiyan Ardiansyah. “Meningkatkan Kualitas Pendidikan Islam Melalui Implementasi Teknologi Pendidikan” 1, no. 5 (2023).</w:t>
      </w:r>
    </w:p>
    <w:p w14:paraId="3151889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Az-zuhri, Dhilla Nur’aeni, Annisa Risma, Melia Nur Padila, and Ahmad Sukandar. “Kajian Konseptual Atas Adaptasi Pendidikan Islam Terhadap Digitalisasi: Peluang Dan Tantangan Dalam Perspektif Teoretis.” </w:t>
      </w:r>
      <w:r w:rsidRPr="00362E00">
        <w:rPr>
          <w:rFonts w:ascii="Garamond" w:hAnsi="Garamond" w:cs="Times New Roman"/>
          <w:i/>
          <w:iCs/>
          <w:noProof/>
          <w:kern w:val="0"/>
          <w:sz w:val="26"/>
          <w:szCs w:val="26"/>
        </w:rPr>
        <w:t>Edukasiana: Jurnal Inovasi Pendidikan</w:t>
      </w:r>
      <w:r w:rsidRPr="00362E00">
        <w:rPr>
          <w:rFonts w:ascii="Garamond" w:hAnsi="Garamond" w:cs="Times New Roman"/>
          <w:noProof/>
          <w:kern w:val="0"/>
          <w:sz w:val="26"/>
          <w:szCs w:val="26"/>
        </w:rPr>
        <w:t xml:space="preserve"> 4, no. 3 (2025): 836–849.</w:t>
      </w:r>
    </w:p>
    <w:p w14:paraId="1FF181AA"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Bainar, Bainar. “Peluang Dan Tantangan Digitalisasi Bagi Pendidikan Agama Islam.” </w:t>
      </w:r>
      <w:r w:rsidRPr="00362E00">
        <w:rPr>
          <w:rFonts w:ascii="Garamond" w:hAnsi="Garamond" w:cs="Times New Roman"/>
          <w:i/>
          <w:iCs/>
          <w:noProof/>
          <w:kern w:val="0"/>
          <w:sz w:val="26"/>
          <w:szCs w:val="26"/>
        </w:rPr>
        <w:t>Baitul Hikmah: Jurnal Ilmiah Keislaman</w:t>
      </w:r>
      <w:r w:rsidRPr="00362E00">
        <w:rPr>
          <w:rFonts w:ascii="Garamond" w:hAnsi="Garamond" w:cs="Times New Roman"/>
          <w:noProof/>
          <w:kern w:val="0"/>
          <w:sz w:val="26"/>
          <w:szCs w:val="26"/>
        </w:rPr>
        <w:t xml:space="preserve"> 2, no. 2 (2024): 74–80.</w:t>
      </w:r>
    </w:p>
    <w:p w14:paraId="0F081FD1"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Deasy Eka Saputri, Guntur Alting. “Penggunaan AI (Artificial Intelligence) Dalam Pendidikan Islam Di Indonesia.” </w:t>
      </w:r>
      <w:r w:rsidRPr="00362E00">
        <w:rPr>
          <w:rFonts w:ascii="Garamond" w:hAnsi="Garamond" w:cs="Times New Roman"/>
          <w:i/>
          <w:iCs/>
          <w:noProof/>
          <w:kern w:val="0"/>
          <w:sz w:val="26"/>
          <w:szCs w:val="26"/>
        </w:rPr>
        <w:t>Al-Kharaj: Jurnal Ekonomi, Keuangan &amp; Bisnis Syariah</w:t>
      </w:r>
      <w:r w:rsidRPr="00362E00">
        <w:rPr>
          <w:rFonts w:ascii="Garamond" w:hAnsi="Garamond" w:cs="Times New Roman"/>
          <w:noProof/>
          <w:kern w:val="0"/>
          <w:sz w:val="26"/>
          <w:szCs w:val="26"/>
        </w:rPr>
        <w:t xml:space="preserve"> 7, no. 1 (2025): 53–58.</w:t>
      </w:r>
    </w:p>
    <w:p w14:paraId="45B94C39"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Firdaus, Muhamad Yoga. “Digitalisasi Khazanah Ilmu Al-Qur’an Dan Tafsir Di Era Digital.” </w:t>
      </w:r>
      <w:r w:rsidRPr="00362E00">
        <w:rPr>
          <w:rFonts w:ascii="Garamond" w:hAnsi="Garamond" w:cs="Times New Roman"/>
          <w:i/>
          <w:iCs/>
          <w:noProof/>
          <w:kern w:val="0"/>
          <w:sz w:val="26"/>
          <w:szCs w:val="26"/>
        </w:rPr>
        <w:t>Reslaj: Religion Education Social Laa Roiba Journal</w:t>
      </w:r>
      <w:r w:rsidRPr="00362E00">
        <w:rPr>
          <w:rFonts w:ascii="Garamond" w:hAnsi="Garamond" w:cs="Times New Roman"/>
          <w:noProof/>
          <w:kern w:val="0"/>
          <w:sz w:val="26"/>
          <w:szCs w:val="26"/>
        </w:rPr>
        <w:t xml:space="preserve"> 5, no. 6 (2023): 2710–2716.</w:t>
      </w:r>
    </w:p>
    <w:p w14:paraId="70AE027E"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Hamdani, Arfan, Rudi Hermawan, and Muhammad Samiran. “PANDANGAN DUNIA ISLAM DAN TRANSFORMASI DIGITAL: ANTARA PELUANG DAN TANTANGAN.” </w:t>
      </w:r>
      <w:r w:rsidRPr="00362E00">
        <w:rPr>
          <w:rFonts w:ascii="Garamond" w:hAnsi="Garamond" w:cs="Times New Roman"/>
          <w:i/>
          <w:iCs/>
          <w:noProof/>
          <w:kern w:val="0"/>
          <w:sz w:val="26"/>
          <w:szCs w:val="26"/>
        </w:rPr>
        <w:t>T S A Q O F A H Jurnal Penelitian Guru Indonesia</w:t>
      </w:r>
      <w:r w:rsidRPr="00362E00">
        <w:rPr>
          <w:rFonts w:ascii="Garamond" w:hAnsi="Garamond" w:cs="Times New Roman"/>
          <w:noProof/>
          <w:kern w:val="0"/>
          <w:sz w:val="26"/>
          <w:szCs w:val="26"/>
        </w:rPr>
        <w:t xml:space="preserve"> 5, no. November 2025 (2025): 6205–6218.</w:t>
      </w:r>
    </w:p>
    <w:p w14:paraId="5EA2892B"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Hamsah, Yudi, Irma Nur Rahmi, Universitas Islam, Negeri Sunan, and Kalijaga Yogyakarta. “Islamic Education Development Concepts In The Era Of Society 5.0” 01, no. 01 (2023): 54–65.</w:t>
      </w:r>
    </w:p>
    <w:p w14:paraId="1C7517F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Hasmiza, Hasmiza. “Model Kurikulum Pendidikan Islam Di Era Digital: Mengoptimalkan Teknologi Untuk Pembelajaran Yang Inovatif.” </w:t>
      </w:r>
      <w:r w:rsidRPr="00362E00">
        <w:rPr>
          <w:rFonts w:ascii="Garamond" w:hAnsi="Garamond" w:cs="Times New Roman"/>
          <w:i/>
          <w:iCs/>
          <w:noProof/>
          <w:kern w:val="0"/>
          <w:sz w:val="26"/>
          <w:szCs w:val="26"/>
        </w:rPr>
        <w:t>Research and Development Journal of Education</w:t>
      </w:r>
      <w:r w:rsidRPr="00362E00">
        <w:rPr>
          <w:rFonts w:ascii="Garamond" w:hAnsi="Garamond" w:cs="Times New Roman"/>
          <w:noProof/>
          <w:kern w:val="0"/>
          <w:sz w:val="26"/>
          <w:szCs w:val="26"/>
        </w:rPr>
        <w:t xml:space="preserve"> 11, no. 1 (2025): 164–177.</w:t>
      </w:r>
    </w:p>
    <w:p w14:paraId="5324C39B"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Imamah, Yuli Habibatul. “Synergy of Islamic Religious Education and Digital Technology in Realizing 21st Century Learning.” </w:t>
      </w:r>
      <w:r w:rsidRPr="00362E00">
        <w:rPr>
          <w:rFonts w:ascii="Garamond" w:hAnsi="Garamond" w:cs="Times New Roman"/>
          <w:i/>
          <w:iCs/>
          <w:noProof/>
          <w:kern w:val="0"/>
          <w:sz w:val="26"/>
          <w:szCs w:val="26"/>
        </w:rPr>
        <w:t>International Journal on Advanced Science, Education, and Religion</w:t>
      </w:r>
      <w:r w:rsidRPr="00362E00">
        <w:rPr>
          <w:rFonts w:ascii="Garamond" w:hAnsi="Garamond" w:cs="Times New Roman"/>
          <w:noProof/>
          <w:kern w:val="0"/>
          <w:sz w:val="26"/>
          <w:szCs w:val="26"/>
        </w:rPr>
        <w:t xml:space="preserve"> 8, no. 1 (2025): 548–555.</w:t>
      </w:r>
    </w:p>
    <w:p w14:paraId="4470F497"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lastRenderedPageBreak/>
        <w:t xml:space="preserve">Isti’ana, Ais. “Integrasi Teknologi Dalam Pembelajaran Pendidikan Islam.” </w:t>
      </w:r>
      <w:r w:rsidRPr="00362E00">
        <w:rPr>
          <w:rFonts w:ascii="Garamond" w:hAnsi="Garamond" w:cs="Times New Roman"/>
          <w:i/>
          <w:iCs/>
          <w:noProof/>
          <w:kern w:val="0"/>
          <w:sz w:val="26"/>
          <w:szCs w:val="26"/>
        </w:rPr>
        <w:t>Education Indonesian Research Journal on Education</w:t>
      </w:r>
      <w:r w:rsidRPr="00362E00">
        <w:rPr>
          <w:rFonts w:ascii="Garamond" w:hAnsi="Garamond" w:cs="Times New Roman"/>
          <w:noProof/>
          <w:kern w:val="0"/>
          <w:sz w:val="26"/>
          <w:szCs w:val="26"/>
        </w:rPr>
        <w:t xml:space="preserve"> 4, no. 1 (2024): 302–310.</w:t>
      </w:r>
    </w:p>
    <w:p w14:paraId="3C64122F"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Juli Ahirin, Sukarsih, Idaya Andriani, Gafar Alamsya, Fakhruddin. “KEMAJUAN TEKNOLOGI DAN ISU ETIKA DALAM PENDIDIKAN ISLAM.” </w:t>
      </w:r>
      <w:r w:rsidRPr="00362E00">
        <w:rPr>
          <w:rFonts w:ascii="Garamond" w:hAnsi="Garamond" w:cs="Times New Roman"/>
          <w:i/>
          <w:iCs/>
          <w:noProof/>
          <w:kern w:val="0"/>
          <w:sz w:val="26"/>
          <w:szCs w:val="26"/>
        </w:rPr>
        <w:t>ALIGNMENT</w:t>
      </w:r>
      <w:r w:rsidRPr="00362E00">
        <w:rPr>
          <w:rFonts w:ascii="Times New Roman" w:hAnsi="Times New Roman" w:cs="Times New Roman"/>
          <w:i/>
          <w:iCs/>
          <w:noProof/>
          <w:kern w:val="0"/>
          <w:sz w:val="26"/>
          <w:szCs w:val="26"/>
        </w:rPr>
        <w:t> </w:t>
      </w:r>
      <w:r w:rsidRPr="00362E00">
        <w:rPr>
          <w:rFonts w:ascii="Garamond" w:hAnsi="Garamond" w:cs="Times New Roman"/>
          <w:i/>
          <w:iCs/>
          <w:noProof/>
          <w:kern w:val="0"/>
          <w:sz w:val="26"/>
          <w:szCs w:val="26"/>
        </w:rPr>
        <w:t>: Journal of Administration and Educational Management</w:t>
      </w:r>
      <w:r w:rsidRPr="00362E00">
        <w:rPr>
          <w:rFonts w:ascii="Garamond" w:hAnsi="Garamond" w:cs="Times New Roman"/>
          <w:noProof/>
          <w:kern w:val="0"/>
          <w:sz w:val="26"/>
          <w:szCs w:val="26"/>
        </w:rPr>
        <w:t xml:space="preserve"> 7 (2024): 2020–2025.</w:t>
      </w:r>
    </w:p>
    <w:p w14:paraId="661A59EE"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Kohar. “MASA DEPAN PENDIDIKAN ISLAM DI ERA DIGITAL.” </w:t>
      </w:r>
      <w:r w:rsidRPr="00362E00">
        <w:rPr>
          <w:rFonts w:ascii="Garamond" w:hAnsi="Garamond" w:cs="Times New Roman"/>
          <w:i/>
          <w:iCs/>
          <w:noProof/>
          <w:kern w:val="0"/>
          <w:sz w:val="26"/>
          <w:szCs w:val="26"/>
        </w:rPr>
        <w:t>Jurnal Ilmiah Al-Hadi</w:t>
      </w:r>
      <w:r w:rsidRPr="00362E00">
        <w:rPr>
          <w:rFonts w:ascii="Garamond" w:hAnsi="Garamond" w:cs="Times New Roman"/>
          <w:noProof/>
          <w:kern w:val="0"/>
          <w:sz w:val="26"/>
          <w:szCs w:val="26"/>
        </w:rPr>
        <w:t xml:space="preserve"> 9, no. 1 (2023): 38–44.</w:t>
      </w:r>
    </w:p>
    <w:p w14:paraId="1BF8FCE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Lucky, Nella. “Perkembangan Teknologi Dalam Perspektif Pendidikan Agama Islam.” </w:t>
      </w:r>
      <w:r w:rsidRPr="00362E00">
        <w:rPr>
          <w:rFonts w:ascii="Garamond" w:hAnsi="Garamond" w:cs="Times New Roman"/>
          <w:i/>
          <w:iCs/>
          <w:noProof/>
          <w:kern w:val="0"/>
          <w:sz w:val="26"/>
          <w:szCs w:val="26"/>
        </w:rPr>
        <w:t>SUMUR-Jurnal Sosial Humaniora</w:t>
      </w:r>
      <w:r w:rsidRPr="00362E00">
        <w:rPr>
          <w:rFonts w:ascii="Garamond" w:hAnsi="Garamond" w:cs="Times New Roman"/>
          <w:noProof/>
          <w:kern w:val="0"/>
          <w:sz w:val="26"/>
          <w:szCs w:val="26"/>
        </w:rPr>
        <w:t xml:space="preserve"> 2, no. 1 (2024): 1–5.</w:t>
      </w:r>
    </w:p>
    <w:p w14:paraId="3A0A9337"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Mansir, Firman. “Problems of Islamic Religious Education in the Digital Era” 1, no. 2 (2022): 284–292.</w:t>
      </w:r>
    </w:p>
    <w:p w14:paraId="42BE7D6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Marinu Waruwu, S S. “FILSAFAT PENDIDIKAN HUMANISME DAN HOLISTIK.” </w:t>
      </w:r>
      <w:r w:rsidRPr="00362E00">
        <w:rPr>
          <w:rFonts w:ascii="Garamond" w:hAnsi="Garamond" w:cs="Times New Roman"/>
          <w:i/>
          <w:iCs/>
          <w:noProof/>
          <w:kern w:val="0"/>
          <w:sz w:val="26"/>
          <w:szCs w:val="26"/>
        </w:rPr>
        <w:t>LITERASI LANGSUNG TERBIT</w:t>
      </w:r>
      <w:r w:rsidRPr="00362E00">
        <w:rPr>
          <w:rFonts w:ascii="Garamond" w:hAnsi="Garamond" w:cs="Times New Roman"/>
          <w:noProof/>
          <w:kern w:val="0"/>
          <w:sz w:val="26"/>
          <w:szCs w:val="26"/>
        </w:rPr>
        <w:t xml:space="preserve"> (n.d.): 81.</w:t>
      </w:r>
    </w:p>
    <w:p w14:paraId="20DD726C"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Masuroh, Imas Siti, and Dede Aji Mardani. “Artificial Intelligence Dan Pendidikan Pendidikan Islam: Sebuah Pendekatan Holistik Implementatif.” </w:t>
      </w:r>
      <w:r w:rsidRPr="00362E00">
        <w:rPr>
          <w:rFonts w:ascii="Garamond" w:hAnsi="Garamond" w:cs="Times New Roman"/>
          <w:i/>
          <w:iCs/>
          <w:noProof/>
          <w:kern w:val="0"/>
          <w:sz w:val="26"/>
          <w:szCs w:val="26"/>
        </w:rPr>
        <w:t>INTEGRATIF| Jurnal Magister Pendidikan Agama Islam</w:t>
      </w:r>
      <w:r w:rsidRPr="00362E00">
        <w:rPr>
          <w:rFonts w:ascii="Garamond" w:hAnsi="Garamond" w:cs="Times New Roman"/>
          <w:noProof/>
          <w:kern w:val="0"/>
          <w:sz w:val="26"/>
          <w:szCs w:val="26"/>
        </w:rPr>
        <w:t xml:space="preserve"> 6, no. 1 (2025): 85–101.</w:t>
      </w:r>
    </w:p>
    <w:p w14:paraId="6A7B4DD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Mufidah, Isma. “Innovation of Islamic Religious Education in the Digital Era.” </w:t>
      </w:r>
      <w:r w:rsidRPr="00362E00">
        <w:rPr>
          <w:rFonts w:ascii="Garamond" w:hAnsi="Garamond" w:cs="Times New Roman"/>
          <w:i/>
          <w:iCs/>
          <w:noProof/>
          <w:kern w:val="0"/>
          <w:sz w:val="26"/>
          <w:szCs w:val="26"/>
        </w:rPr>
        <w:t>Tarlim: Jurnal Pendidikan Agama Islam</w:t>
      </w:r>
      <w:r w:rsidRPr="00362E00">
        <w:rPr>
          <w:rFonts w:ascii="Garamond" w:hAnsi="Garamond" w:cs="Times New Roman"/>
          <w:noProof/>
          <w:kern w:val="0"/>
          <w:sz w:val="26"/>
          <w:szCs w:val="26"/>
        </w:rPr>
        <w:t xml:space="preserve"> 5, no. 1 (2022): 15–28.</w:t>
      </w:r>
    </w:p>
    <w:p w14:paraId="1765D1DA"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Nasir, Muhammad, and Sunardi Sunardi. “Reorientasi Pendidikan Islam Dalam Era Digital: Telaah Teoritis Dan Studi Literatur.” </w:t>
      </w:r>
      <w:r w:rsidRPr="00362E00">
        <w:rPr>
          <w:rFonts w:ascii="Garamond" w:hAnsi="Garamond" w:cs="Times New Roman"/>
          <w:i/>
          <w:iCs/>
          <w:noProof/>
          <w:kern w:val="0"/>
          <w:sz w:val="26"/>
          <w:szCs w:val="26"/>
        </w:rPr>
        <w:t>Al-Rabwah</w:t>
      </w:r>
      <w:r w:rsidRPr="00362E00">
        <w:rPr>
          <w:rFonts w:ascii="Garamond" w:hAnsi="Garamond" w:cs="Times New Roman"/>
          <w:noProof/>
          <w:kern w:val="0"/>
          <w:sz w:val="26"/>
          <w:szCs w:val="26"/>
        </w:rPr>
        <w:t xml:space="preserve"> 19, no. 1 (2025): 56–64.</w:t>
      </w:r>
    </w:p>
    <w:p w14:paraId="38305A22"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NUR, AFIF, and NAWAWI ADLAN. “Optimalisasi Pengajaran Al-Quran Dan Hadis Melalui Teknologi Kecerdasan Buatan: Tantangan Dan Strategi Integrasi.” </w:t>
      </w:r>
      <w:r w:rsidRPr="00362E00">
        <w:rPr>
          <w:rFonts w:ascii="Garamond" w:hAnsi="Garamond" w:cs="Times New Roman"/>
          <w:i/>
          <w:iCs/>
          <w:noProof/>
          <w:kern w:val="0"/>
          <w:sz w:val="26"/>
          <w:szCs w:val="26"/>
        </w:rPr>
        <w:t>EDUINOVASI: JOURNAL OF BASIC EDUCATIONAL STUDIES Учредители: Institut Agama Islam Nasional Laa Roiba Bogor</w:t>
      </w:r>
      <w:r w:rsidRPr="00362E00">
        <w:rPr>
          <w:rFonts w:ascii="Garamond" w:hAnsi="Garamond" w:cs="Times New Roman"/>
          <w:noProof/>
          <w:kern w:val="0"/>
          <w:sz w:val="26"/>
          <w:szCs w:val="26"/>
        </w:rPr>
        <w:t xml:space="preserve"> 4, no. 3 (2024): 1829–1848.</w:t>
      </w:r>
    </w:p>
    <w:p w14:paraId="31FE9E33"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Nuryadin. “STRATEGI PENDIDIKAN ISLAM DI ERA DIGITAL” 03, no. 1 (2017): 209–225.</w:t>
      </w:r>
    </w:p>
    <w:p w14:paraId="1007C7D2"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Priyambodo. “PANDANGAN ISLAM TERHADAP TEKNOLOGI DALAM PENGEMBANGAN EKONOMI DIGITAL SYARI ’ AH </w:t>
      </w:r>
      <w:r w:rsidRPr="00362E00">
        <w:rPr>
          <w:rFonts w:ascii="Times New Roman" w:hAnsi="Times New Roman" w:cs="Times New Roman"/>
          <w:noProof/>
          <w:kern w:val="0"/>
          <w:sz w:val="26"/>
          <w:szCs w:val="26"/>
        </w:rPr>
        <w:t>ََ</w:t>
      </w:r>
      <w:r w:rsidRPr="00362E00">
        <w:rPr>
          <w:rFonts w:ascii="Garamond" w:hAnsi="Garamond" w:cs="Times New Roman"/>
          <w:noProof/>
          <w:kern w:val="0"/>
          <w:sz w:val="26"/>
          <w:szCs w:val="26"/>
        </w:rPr>
        <w:t xml:space="preserve">.” </w:t>
      </w:r>
      <w:r w:rsidRPr="00362E00">
        <w:rPr>
          <w:rFonts w:ascii="Garamond" w:hAnsi="Garamond" w:cs="Times New Roman"/>
          <w:i/>
          <w:iCs/>
          <w:noProof/>
          <w:kern w:val="0"/>
          <w:sz w:val="26"/>
          <w:szCs w:val="26"/>
        </w:rPr>
        <w:t>BudAI</w:t>
      </w:r>
      <w:r w:rsidRPr="00362E00">
        <w:rPr>
          <w:rFonts w:ascii="Times New Roman" w:hAnsi="Times New Roman" w:cs="Times New Roman"/>
          <w:i/>
          <w:iCs/>
          <w:noProof/>
          <w:kern w:val="0"/>
          <w:sz w:val="26"/>
          <w:szCs w:val="26"/>
        </w:rPr>
        <w:t> </w:t>
      </w:r>
      <w:r w:rsidRPr="00362E00">
        <w:rPr>
          <w:rFonts w:ascii="Garamond" w:hAnsi="Garamond" w:cs="Times New Roman"/>
          <w:i/>
          <w:iCs/>
          <w:noProof/>
          <w:kern w:val="0"/>
          <w:sz w:val="26"/>
          <w:szCs w:val="26"/>
        </w:rPr>
        <w:t>: Multidisciplinary Journal of Islamic Studies</w:t>
      </w:r>
      <w:r w:rsidRPr="00362E00">
        <w:rPr>
          <w:rFonts w:ascii="Garamond" w:hAnsi="Garamond" w:cs="Times New Roman"/>
          <w:noProof/>
          <w:kern w:val="0"/>
          <w:sz w:val="26"/>
          <w:szCs w:val="26"/>
        </w:rPr>
        <w:t xml:space="preserve"> 02, no. 01 (2023): 100–111.</w:t>
      </w:r>
    </w:p>
    <w:p w14:paraId="15898D19"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Rahmanda Kashfahri, Putri Jelita, Elvina Putri. “Pendidikan Islam Di Era Revolusi 4.0 Dan Society 5.0.” 5, no. 2 (2025): 59–72.</w:t>
      </w:r>
    </w:p>
    <w:p w14:paraId="58F6A856"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Rofiqah, Siti Anisatur, Dwi Andriani, Effendi Effendi, Indra Irawan, and Haris Muzakki. “Pemanfaatan Aplikasi Zoom Dan Google Meet Sebagai Media Optimalisasi Kepengurusan JPPPM (Jam’iyyah Perempuan Pengasuh Pesantren Dan Muballighoh) OKU Timur.” </w:t>
      </w:r>
      <w:r w:rsidRPr="00362E00">
        <w:rPr>
          <w:rFonts w:ascii="Garamond" w:hAnsi="Garamond" w:cs="Times New Roman"/>
          <w:i/>
          <w:iCs/>
          <w:noProof/>
          <w:kern w:val="0"/>
          <w:sz w:val="26"/>
          <w:szCs w:val="26"/>
        </w:rPr>
        <w:t>Jurnal Indonesia Mengabdi</w:t>
      </w:r>
      <w:r w:rsidRPr="00362E00">
        <w:rPr>
          <w:rFonts w:ascii="Garamond" w:hAnsi="Garamond" w:cs="Times New Roman"/>
          <w:noProof/>
          <w:kern w:val="0"/>
          <w:sz w:val="26"/>
          <w:szCs w:val="26"/>
        </w:rPr>
        <w:t xml:space="preserve"> 5, no. 2 (2023): 79–83.</w:t>
      </w:r>
    </w:p>
    <w:p w14:paraId="09A4C430"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Rozali, Yuli Asmi. “Penggunaan Analisis Konten Dan Analisis Tematik.” In </w:t>
      </w:r>
      <w:r w:rsidRPr="00362E00">
        <w:rPr>
          <w:rFonts w:ascii="Garamond" w:hAnsi="Garamond" w:cs="Times New Roman"/>
          <w:i/>
          <w:iCs/>
          <w:noProof/>
          <w:kern w:val="0"/>
          <w:sz w:val="26"/>
          <w:szCs w:val="26"/>
        </w:rPr>
        <w:t xml:space="preserve">Penggunaan </w:t>
      </w:r>
      <w:r w:rsidRPr="00362E00">
        <w:rPr>
          <w:rFonts w:ascii="Garamond" w:hAnsi="Garamond" w:cs="Times New Roman"/>
          <w:i/>
          <w:iCs/>
          <w:noProof/>
          <w:kern w:val="0"/>
          <w:sz w:val="26"/>
          <w:szCs w:val="26"/>
        </w:rPr>
        <w:lastRenderedPageBreak/>
        <w:t>Analisis Konten Dan Analisis Tematik Forum Ilmiah</w:t>
      </w:r>
      <w:r w:rsidRPr="00362E00">
        <w:rPr>
          <w:rFonts w:ascii="Garamond" w:hAnsi="Garamond" w:cs="Times New Roman"/>
          <w:noProof/>
          <w:kern w:val="0"/>
          <w:sz w:val="26"/>
          <w:szCs w:val="26"/>
        </w:rPr>
        <w:t>, 19:68, 2022.</w:t>
      </w:r>
    </w:p>
    <w:p w14:paraId="110709DB"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Salsabila, Unik Hanifah, Muhammad Lutfi Nur Hanifan, Muhammad Ibnu Mahmuda, Muhammad Afif Nur Tajuddin, and Anggi Pratiwi. “Pengaruh Perkembangan Teknologi Terhadap Pendidikan Islam.” </w:t>
      </w:r>
      <w:r w:rsidRPr="00362E00">
        <w:rPr>
          <w:rFonts w:ascii="Garamond" w:hAnsi="Garamond" w:cs="Times New Roman"/>
          <w:i/>
          <w:iCs/>
          <w:noProof/>
          <w:kern w:val="0"/>
          <w:sz w:val="26"/>
          <w:szCs w:val="26"/>
        </w:rPr>
        <w:t>Journal on Education</w:t>
      </w:r>
      <w:r w:rsidRPr="00362E00">
        <w:rPr>
          <w:rFonts w:ascii="Garamond" w:hAnsi="Garamond" w:cs="Times New Roman"/>
          <w:noProof/>
          <w:kern w:val="0"/>
          <w:sz w:val="26"/>
          <w:szCs w:val="26"/>
        </w:rPr>
        <w:t xml:space="preserve"> 5, no. 2 (2023): 3268–3275.</w:t>
      </w:r>
    </w:p>
    <w:p w14:paraId="5611D4AC"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Sawitri, Dara. “Artificial Intelligence for a Digital Technology Smart Society in the Era of Society 5.0.” </w:t>
      </w:r>
      <w:r w:rsidRPr="00362E00">
        <w:rPr>
          <w:rFonts w:ascii="Garamond" w:hAnsi="Garamond" w:cs="Times New Roman"/>
          <w:i/>
          <w:iCs/>
          <w:noProof/>
          <w:kern w:val="0"/>
          <w:sz w:val="26"/>
          <w:szCs w:val="26"/>
        </w:rPr>
        <w:t>Journal of Artificial Intelligence and Software Engineering</w:t>
      </w:r>
      <w:r w:rsidRPr="00362E00">
        <w:rPr>
          <w:rFonts w:ascii="Garamond" w:hAnsi="Garamond" w:cs="Times New Roman"/>
          <w:noProof/>
          <w:kern w:val="0"/>
          <w:sz w:val="26"/>
          <w:szCs w:val="26"/>
        </w:rPr>
        <w:t xml:space="preserve"> 5, no. 1 (2025): 135–143.</w:t>
      </w:r>
    </w:p>
    <w:p w14:paraId="0518BA9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Setiawati, Eni, Serly Oktavianti, and Utami Widia Putri. “Iqra Era 5.0: Belajar Tanpa Batas Dan Transformasi Ilmu Di Era Digital (Al-‘Alaq Ayat 1-5).” </w:t>
      </w:r>
      <w:r w:rsidRPr="00362E00">
        <w:rPr>
          <w:rFonts w:ascii="Garamond" w:hAnsi="Garamond" w:cs="Times New Roman"/>
          <w:i/>
          <w:iCs/>
          <w:noProof/>
          <w:kern w:val="0"/>
          <w:sz w:val="26"/>
          <w:szCs w:val="26"/>
        </w:rPr>
        <w:t>IHSANIKA: Jurnal Pendidikan Agama Islam</w:t>
      </w:r>
      <w:r w:rsidRPr="00362E00">
        <w:rPr>
          <w:rFonts w:ascii="Garamond" w:hAnsi="Garamond" w:cs="Times New Roman"/>
          <w:noProof/>
          <w:kern w:val="0"/>
          <w:sz w:val="26"/>
          <w:szCs w:val="26"/>
        </w:rPr>
        <w:t xml:space="preserve"> 3, no. 2 (2025): 306–321.</w:t>
      </w:r>
    </w:p>
    <w:p w14:paraId="20BA8F6B"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Sugiyarti, Sri, and Muhammad Isa Anshory. “PENDIDIKAN ISLAM DI ERA DIGITAL” 4 (2024): 779–786.</w:t>
      </w:r>
    </w:p>
    <w:p w14:paraId="301CB292"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Syah, Firdiyan. </w:t>
      </w:r>
      <w:r w:rsidRPr="00362E00">
        <w:rPr>
          <w:rFonts w:ascii="Garamond" w:hAnsi="Garamond" w:cs="Times New Roman"/>
          <w:i/>
          <w:iCs/>
          <w:noProof/>
          <w:kern w:val="0"/>
          <w:sz w:val="26"/>
          <w:szCs w:val="26"/>
        </w:rPr>
        <w:t>Buku Chapter Teknologi Pendidikan: Konsep, Inovasi, Dan Aplikasinya Di Era DIgital</w:t>
      </w:r>
      <w:r w:rsidRPr="00362E00">
        <w:rPr>
          <w:rFonts w:ascii="Garamond" w:hAnsi="Garamond" w:cs="Times New Roman"/>
          <w:noProof/>
          <w:kern w:val="0"/>
          <w:sz w:val="26"/>
          <w:szCs w:val="26"/>
        </w:rPr>
        <w:t>. Yash Media, 2025. https://repository.upy.ac.id/17832/1/TP - Draft Final.pdf.</w:t>
      </w:r>
    </w:p>
    <w:p w14:paraId="57FB5571"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Taufik, Nurut. “IMPLEMENTASI PENGEMBANGAN KURIKULUM PAI BERBASIS MULTIKULTURAL” (2017): 52–62.</w:t>
      </w:r>
    </w:p>
    <w:p w14:paraId="6009B80D"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Utami, Meinarini Catur, Asep Saifuddin Jahar, and Zulkifli Zulkifli. “Tinjauan Scoping Review Dan Studi Kasus.” </w:t>
      </w:r>
      <w:r w:rsidRPr="00362E00">
        <w:rPr>
          <w:rFonts w:ascii="Garamond" w:hAnsi="Garamond" w:cs="Times New Roman"/>
          <w:i/>
          <w:iCs/>
          <w:noProof/>
          <w:kern w:val="0"/>
          <w:sz w:val="26"/>
          <w:szCs w:val="26"/>
        </w:rPr>
        <w:t>Radial</w:t>
      </w:r>
      <w:r w:rsidRPr="00362E00">
        <w:rPr>
          <w:rFonts w:ascii="Garamond" w:hAnsi="Garamond" w:cs="Times New Roman"/>
          <w:noProof/>
          <w:kern w:val="0"/>
          <w:sz w:val="26"/>
          <w:szCs w:val="26"/>
        </w:rPr>
        <w:t xml:space="preserve"> 9, no. 2 (2021): 152–172.</w:t>
      </w:r>
    </w:p>
    <w:p w14:paraId="6FE6A90E"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Wahyudi, Nanang Gesang, and Jatun Jatun. “Integrasi Teknologi Dalam Pendidikan: Tantangan Dan Peluang Pembelajaran Digital Di Sekolah Dasar.” </w:t>
      </w:r>
      <w:r w:rsidRPr="00362E00">
        <w:rPr>
          <w:rFonts w:ascii="Garamond" w:hAnsi="Garamond" w:cs="Times New Roman"/>
          <w:i/>
          <w:iCs/>
          <w:noProof/>
          <w:kern w:val="0"/>
          <w:sz w:val="26"/>
          <w:szCs w:val="26"/>
        </w:rPr>
        <w:t>Indonesian Research Journal on Education</w:t>
      </w:r>
      <w:r w:rsidRPr="00362E00">
        <w:rPr>
          <w:rFonts w:ascii="Garamond" w:hAnsi="Garamond" w:cs="Times New Roman"/>
          <w:noProof/>
          <w:kern w:val="0"/>
          <w:sz w:val="26"/>
          <w:szCs w:val="26"/>
        </w:rPr>
        <w:t xml:space="preserve"> 4, no. 4 (2024): 444–451.</w:t>
      </w:r>
    </w:p>
    <w:p w14:paraId="7EF07239"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Wakhidah Kurniawati &amp; Sukari. “TANTANGAN DIVERSITAS SISTEM PENDIDIKAN ISLAM DI INDONESIA.” </w:t>
      </w:r>
      <w:r w:rsidRPr="00362E00">
        <w:rPr>
          <w:rFonts w:ascii="Garamond" w:hAnsi="Garamond" w:cs="Times New Roman"/>
          <w:i/>
          <w:iCs/>
          <w:noProof/>
          <w:kern w:val="0"/>
          <w:sz w:val="26"/>
          <w:szCs w:val="26"/>
        </w:rPr>
        <w:t>T S A Q O F A H Jurnal Penelitian Guru Indonesia</w:t>
      </w:r>
      <w:r w:rsidRPr="00362E00">
        <w:rPr>
          <w:rFonts w:ascii="Garamond" w:hAnsi="Garamond" w:cs="Times New Roman"/>
          <w:noProof/>
          <w:kern w:val="0"/>
          <w:sz w:val="26"/>
          <w:szCs w:val="26"/>
        </w:rPr>
        <w:t xml:space="preserve"> 4, no. November (2024): 3914–3920.</w:t>
      </w:r>
    </w:p>
    <w:p w14:paraId="695AE386"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Wildan, Wildan. “Dari Manuskrip Ke Digital: Transformasi Studi Tafsir Di Era Digital (Studi Analisis Website Altafsir. Com).” </w:t>
      </w:r>
      <w:r w:rsidRPr="00362E00">
        <w:rPr>
          <w:rFonts w:ascii="Garamond" w:hAnsi="Garamond" w:cs="Times New Roman"/>
          <w:i/>
          <w:iCs/>
          <w:noProof/>
          <w:kern w:val="0"/>
          <w:sz w:val="26"/>
          <w:szCs w:val="26"/>
        </w:rPr>
        <w:t>El-Wasathy: Journal of Islamic Studies</w:t>
      </w:r>
      <w:r w:rsidRPr="00362E00">
        <w:rPr>
          <w:rFonts w:ascii="Garamond" w:hAnsi="Garamond" w:cs="Times New Roman"/>
          <w:noProof/>
          <w:kern w:val="0"/>
          <w:sz w:val="26"/>
          <w:szCs w:val="26"/>
        </w:rPr>
        <w:t xml:space="preserve"> 3, no. 1 (2025): 99–113.</w:t>
      </w:r>
    </w:p>
    <w:p w14:paraId="5ED77E6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Yemmardotillah, M, Anita Indria, and Rini Indriani. “Tantangan Dan Peluang Pendidikan Agama Islam Di Era Society 5.0.” </w:t>
      </w:r>
      <w:r w:rsidRPr="00362E00">
        <w:rPr>
          <w:rFonts w:ascii="Garamond" w:hAnsi="Garamond" w:cs="Times New Roman"/>
          <w:i/>
          <w:iCs/>
          <w:noProof/>
          <w:kern w:val="0"/>
          <w:sz w:val="26"/>
          <w:szCs w:val="26"/>
        </w:rPr>
        <w:t>Malewa: Journal of Multidisciplinary Educational Research</w:t>
      </w:r>
      <w:r w:rsidRPr="00362E00">
        <w:rPr>
          <w:rFonts w:ascii="Garamond" w:hAnsi="Garamond" w:cs="Times New Roman"/>
          <w:noProof/>
          <w:kern w:val="0"/>
          <w:sz w:val="26"/>
          <w:szCs w:val="26"/>
        </w:rPr>
        <w:t xml:space="preserve"> 2, no. 2 (2024): 75–87.</w:t>
      </w:r>
    </w:p>
    <w:p w14:paraId="0C18C60E"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Yulianto, Harry. </w:t>
      </w:r>
      <w:r w:rsidRPr="00362E00">
        <w:rPr>
          <w:rFonts w:ascii="Garamond" w:hAnsi="Garamond" w:cs="Times New Roman"/>
          <w:i/>
          <w:iCs/>
          <w:noProof/>
          <w:kern w:val="0"/>
          <w:sz w:val="26"/>
          <w:szCs w:val="26"/>
        </w:rPr>
        <w:t>Paradigma Transformasi Sistem Pendidikan: Perspektif Fasilitator Sekolah Penggerak</w:t>
      </w:r>
      <w:r w:rsidRPr="00362E00">
        <w:rPr>
          <w:rFonts w:ascii="Garamond" w:hAnsi="Garamond" w:cs="Times New Roman"/>
          <w:noProof/>
          <w:kern w:val="0"/>
          <w:sz w:val="26"/>
          <w:szCs w:val="26"/>
        </w:rPr>
        <w:t>. Sagusatal Indonesia, 2023.</w:t>
      </w:r>
    </w:p>
    <w:p w14:paraId="2D72C700"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Zakwan, Lucky, Muhammad Faris Marzuki, and Gusmaneli Gusmaneli. “Menginspirasi Generasi Muda: Pendekatan Kreatif Dalam Pembelajaran Pendidikan Agama Islam.” </w:t>
      </w:r>
      <w:r w:rsidRPr="00362E00">
        <w:rPr>
          <w:rFonts w:ascii="Garamond" w:hAnsi="Garamond" w:cs="Times New Roman"/>
          <w:i/>
          <w:iCs/>
          <w:noProof/>
          <w:kern w:val="0"/>
          <w:sz w:val="26"/>
          <w:szCs w:val="26"/>
        </w:rPr>
        <w:t>IHSANIKA: Jurnal Pendidikan Agama Islam</w:t>
      </w:r>
      <w:r w:rsidRPr="00362E00">
        <w:rPr>
          <w:rFonts w:ascii="Garamond" w:hAnsi="Garamond" w:cs="Times New Roman"/>
          <w:noProof/>
          <w:kern w:val="0"/>
          <w:sz w:val="26"/>
          <w:szCs w:val="26"/>
        </w:rPr>
        <w:t xml:space="preserve"> 2, no. 2 (2024): 223–236.</w:t>
      </w:r>
    </w:p>
    <w:p w14:paraId="27492285"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lastRenderedPageBreak/>
        <w:t xml:space="preserve">Zed, Mestika. </w:t>
      </w:r>
      <w:r w:rsidRPr="00362E00">
        <w:rPr>
          <w:rFonts w:ascii="Garamond" w:hAnsi="Garamond" w:cs="Times New Roman"/>
          <w:i/>
          <w:iCs/>
          <w:noProof/>
          <w:kern w:val="0"/>
          <w:sz w:val="26"/>
          <w:szCs w:val="26"/>
        </w:rPr>
        <w:t>Metode Penelitian Kepustakaan</w:t>
      </w:r>
      <w:r w:rsidRPr="00362E00">
        <w:rPr>
          <w:rFonts w:ascii="Garamond" w:hAnsi="Garamond" w:cs="Times New Roman"/>
          <w:noProof/>
          <w:kern w:val="0"/>
          <w:sz w:val="26"/>
          <w:szCs w:val="26"/>
        </w:rPr>
        <w:t>. Yayasan Pustaka Obor Indonesia, 2008.</w:t>
      </w:r>
    </w:p>
    <w:p w14:paraId="3BBE01C9"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362E00">
        <w:rPr>
          <w:rFonts w:ascii="Garamond" w:hAnsi="Garamond" w:cs="Times New Roman"/>
          <w:noProof/>
          <w:kern w:val="0"/>
          <w:sz w:val="26"/>
          <w:szCs w:val="26"/>
        </w:rPr>
        <w:t xml:space="preserve">Zein, Muhammad. “Metode Pembelajaran Pendidikan Islam Yang Efektif: Studi Empiris Di Sekolah Menengah.” </w:t>
      </w:r>
      <w:r w:rsidRPr="00362E00">
        <w:rPr>
          <w:rFonts w:ascii="Garamond" w:hAnsi="Garamond" w:cs="Times New Roman"/>
          <w:i/>
          <w:iCs/>
          <w:noProof/>
          <w:kern w:val="0"/>
          <w:sz w:val="26"/>
          <w:szCs w:val="26"/>
        </w:rPr>
        <w:t>Jurnal Ilmiah Wahana Pendidikan</w:t>
      </w:r>
      <w:r w:rsidRPr="00362E00">
        <w:rPr>
          <w:rFonts w:ascii="Garamond" w:hAnsi="Garamond" w:cs="Times New Roman"/>
          <w:noProof/>
          <w:kern w:val="0"/>
          <w:sz w:val="26"/>
          <w:szCs w:val="26"/>
        </w:rPr>
        <w:t xml:space="preserve"> 10, no. 12 (2024): 1073–1082.</w:t>
      </w:r>
    </w:p>
    <w:p w14:paraId="03576213" w14:textId="77777777" w:rsidR="00362E00" w:rsidRPr="00362E00" w:rsidRDefault="00362E00" w:rsidP="006A2AF6">
      <w:pPr>
        <w:widowControl w:val="0"/>
        <w:autoSpaceDE w:val="0"/>
        <w:autoSpaceDN w:val="0"/>
        <w:adjustRightInd w:val="0"/>
        <w:spacing w:before="100" w:after="0" w:line="240" w:lineRule="auto"/>
        <w:ind w:left="480" w:hanging="480"/>
        <w:jc w:val="both"/>
        <w:rPr>
          <w:rFonts w:ascii="Garamond" w:hAnsi="Garamond"/>
          <w:noProof/>
          <w:sz w:val="26"/>
          <w:szCs w:val="26"/>
        </w:rPr>
      </w:pPr>
      <w:r w:rsidRPr="00362E00">
        <w:rPr>
          <w:rFonts w:ascii="Garamond" w:hAnsi="Garamond" w:cs="Times New Roman"/>
          <w:noProof/>
          <w:kern w:val="0"/>
          <w:sz w:val="26"/>
          <w:szCs w:val="26"/>
        </w:rPr>
        <w:t xml:space="preserve">Zulmi, Rizka, Ardila Putri Noza, Reza Anke Wandira, and Gusmaneli Gusmaneli. “Pendidikan Islam Berbasis Digitalisasi.” </w:t>
      </w:r>
      <w:r w:rsidRPr="00362E00">
        <w:rPr>
          <w:rFonts w:ascii="Garamond" w:hAnsi="Garamond" w:cs="Times New Roman"/>
          <w:i/>
          <w:iCs/>
          <w:noProof/>
          <w:kern w:val="0"/>
          <w:sz w:val="26"/>
          <w:szCs w:val="26"/>
        </w:rPr>
        <w:t>Jurnal Manajemen Dan Pendidikan Agama Islam</w:t>
      </w:r>
      <w:r w:rsidRPr="00362E00">
        <w:rPr>
          <w:rFonts w:ascii="Garamond" w:hAnsi="Garamond" w:cs="Times New Roman"/>
          <w:noProof/>
          <w:kern w:val="0"/>
          <w:sz w:val="26"/>
          <w:szCs w:val="26"/>
        </w:rPr>
        <w:t xml:space="preserve"> 2, no. 2 (2024): 192–205.</w:t>
      </w:r>
    </w:p>
    <w:p w14:paraId="4A5A3583" w14:textId="77777777" w:rsidR="00362E00" w:rsidRPr="00362E00" w:rsidRDefault="00362E00" w:rsidP="006A2AF6">
      <w:pPr>
        <w:pStyle w:val="NormalWeb"/>
        <w:pBdr>
          <w:top w:val="nil"/>
          <w:left w:val="nil"/>
          <w:bottom w:val="nil"/>
          <w:right w:val="nil"/>
          <w:between w:val="nil"/>
        </w:pBdr>
        <w:spacing w:after="0"/>
        <w:ind w:left="720" w:hanging="294"/>
        <w:jc w:val="both"/>
        <w:rPr>
          <w:rFonts w:ascii="Garamond" w:hAnsi="Garamond"/>
          <w:color w:val="000000" w:themeColor="text1"/>
          <w:sz w:val="26"/>
          <w:szCs w:val="26"/>
        </w:rPr>
      </w:pPr>
      <w:r w:rsidRPr="00362E00">
        <w:rPr>
          <w:rFonts w:ascii="Garamond" w:hAnsi="Garamond"/>
          <w:noProof/>
          <w:sz w:val="26"/>
          <w:szCs w:val="26"/>
        </w:rPr>
        <w:fldChar w:fldCharType="end"/>
      </w:r>
    </w:p>
    <w:p w14:paraId="01C3CECA" w14:textId="77777777" w:rsidR="00362E00" w:rsidRPr="00362E00" w:rsidRDefault="00362E00" w:rsidP="006A2AF6">
      <w:pPr>
        <w:pStyle w:val="BodyText"/>
        <w:ind w:left="630" w:right="139"/>
        <w:jc w:val="both"/>
        <w:rPr>
          <w:rFonts w:ascii="Garamond" w:hAnsi="Garamond" w:cs="Aldhabi"/>
          <w:sz w:val="26"/>
          <w:szCs w:val="26"/>
          <w:lang w:val="en-US"/>
        </w:rPr>
      </w:pPr>
    </w:p>
    <w:p w14:paraId="594CC36E" w14:textId="34ED144E" w:rsidR="00A413B2" w:rsidRPr="00362E00" w:rsidRDefault="00A413B2" w:rsidP="006A2AF6">
      <w:pPr>
        <w:spacing w:after="200" w:line="23" w:lineRule="atLeast"/>
        <w:ind w:left="720" w:hanging="720"/>
        <w:jc w:val="both"/>
        <w:rPr>
          <w:rFonts w:ascii="Garamond" w:hAnsi="Garamond"/>
          <w:sz w:val="26"/>
          <w:szCs w:val="26"/>
        </w:rPr>
      </w:pPr>
    </w:p>
    <w:sectPr w:rsidR="00A413B2" w:rsidRPr="00362E00" w:rsidSect="00614BDD">
      <w:headerReference w:type="default" r:id="rId11"/>
      <w:footerReference w:type="default" r:id="rId12"/>
      <w:pgSz w:w="12240" w:h="15840" w:code="1"/>
      <w:pgMar w:top="1701" w:right="1134" w:bottom="1134" w:left="2268" w:header="794" w:footer="709" w:gutter="0"/>
      <w:pgNumType w:start="3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C1A8D5" w14:textId="77777777" w:rsidR="000E4F2B" w:rsidRDefault="000E4F2B" w:rsidP="00CB646B">
      <w:pPr>
        <w:spacing w:after="0" w:line="240" w:lineRule="auto"/>
      </w:pPr>
      <w:r>
        <w:separator/>
      </w:r>
    </w:p>
  </w:endnote>
  <w:endnote w:type="continuationSeparator" w:id="0">
    <w:p w14:paraId="6BF97708" w14:textId="77777777" w:rsidR="000E4F2B" w:rsidRDefault="000E4F2B"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ldhabi">
    <w:charset w:val="B2"/>
    <w:family w:val="auto"/>
    <w:pitch w:val="variable"/>
    <w:sig w:usb0="80002007" w:usb1="80000000" w:usb2="00000008" w:usb3="00000000" w:csb0="00000041"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110"/>
      <w:docPartObj>
        <w:docPartGallery w:val="Page Numbers (Bottom of Page)"/>
        <w:docPartUnique/>
      </w:docPartObj>
    </w:sdtPr>
    <w:sdtEndPr>
      <w:rPr>
        <w:noProof/>
      </w:rPr>
    </w:sdtEndPr>
    <w:sdtContent>
      <w:p w14:paraId="3657DA02" w14:textId="0F5705E7" w:rsidR="00614BDD" w:rsidRDefault="00614BDD">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479B92B4"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974E83" w14:textId="77777777" w:rsidR="000E4F2B" w:rsidRDefault="000E4F2B" w:rsidP="00CB646B">
      <w:pPr>
        <w:spacing w:after="0" w:line="240" w:lineRule="auto"/>
      </w:pPr>
      <w:r>
        <w:separator/>
      </w:r>
    </w:p>
  </w:footnote>
  <w:footnote w:type="continuationSeparator" w:id="0">
    <w:p w14:paraId="29E476C1" w14:textId="77777777" w:rsidR="000E4F2B" w:rsidRDefault="000E4F2B" w:rsidP="00CB646B">
      <w:pPr>
        <w:spacing w:after="0" w:line="240" w:lineRule="auto"/>
      </w:pPr>
      <w:r>
        <w:continuationSeparator/>
      </w:r>
    </w:p>
  </w:footnote>
  <w:footnote w:id="1">
    <w:p w14:paraId="190DA1E2"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Hamsah","given":"Yudi","non-dropping-particle":"","parse-names":false,"suffix":""},{"dropping-particle":"","family":"Rahmi","given":"Irma Nur","non-dropping-particle":"","parse-names":false,"suffix":""},{"dropping-particle":"","family":"Islam","given":"Universitas","non-dropping-particle":"","parse-names":false,"suffix":""},{"dropping-particle":"","family":"Sunan","given":"Negeri","non-dropping-particle":"","parse-names":false,"suffix":""},{"dropping-particle":"","family":"Yogyakarta","given":"Kalijaga","non-dropping-particle":"","parse-names":false,"suffix":""}],"id":"ITEM-1","issue":"01","issued":{"date-parts":[["2023"]]},"page":"54-65","title":"Islamic Education Development Concepts In The Era Of Society 5.0","type":"article-journal","volume":"01"},"uris":["http://www.mendeley.com/documents/?uuid=80580763-b716-4913-b10f-303c784fb857","http://www.mendeley.com/documents/?uuid=4faf716c-8bd8-4f22-a85f-fc5383529034"]}],"mendeley":{"formattedCitation":"Yudi Hamsah et al., “Islamic Education Development Concepts In The Era Of Society 5.0” 01, no. 01 (2023): 54–65.","plainTextFormattedCitation":"Yudi Hamsah et al., “Islamic Education Development Concepts In The Era Of Society 5.0” 01, no. 01 (2023): 54–65.","previouslyFormattedCitation":"Yudi Hamsah et al., “Islamic Education Development Concepts In The Era Of Society 5.0” 01, no. 01 (2023): 54–65."},"properties":{"noteIndex":1},"schema":"https://github.com/citation-style-language/schema/raw/master/csl-citation.json"}</w:instrText>
      </w:r>
      <w:r w:rsidRPr="006A2AF6">
        <w:rPr>
          <w:rFonts w:ascii="Garamond" w:hAnsi="Garamond"/>
        </w:rPr>
        <w:fldChar w:fldCharType="separate"/>
      </w:r>
      <w:r w:rsidRPr="006A2AF6">
        <w:rPr>
          <w:rFonts w:ascii="Garamond" w:hAnsi="Garamond"/>
          <w:noProof/>
        </w:rPr>
        <w:t>Yudi Hamsah et al., “Islamic Education Development Concepts In The Era Of Society 5.0” 01, no. 01 (2023): 54–65.</w:t>
      </w:r>
      <w:r w:rsidRPr="006A2AF6">
        <w:rPr>
          <w:rFonts w:ascii="Garamond" w:hAnsi="Garamond"/>
        </w:rPr>
        <w:fldChar w:fldCharType="end"/>
      </w:r>
    </w:p>
  </w:footnote>
  <w:footnote w:id="2">
    <w:p w14:paraId="3B081CE4"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777-001X","author":[{"dropping-particle":"","family":"Sawitri","given":"Dara","non-dropping-particle":"","parse-names":false,"suffix":""}],"container-title":"Journal of Artificial Intelligence and Software Engineering","id":"ITEM-1","issue":"1","issued":{"date-parts":[["2025"]]},"page":"135-143","title":"Artificial Intelligence for a Digital Technology Smart Society in the Era of Society 5.0","type":"article-journal","volume":"5"},"uris":["http://www.mendeley.com/documents/?uuid=7156ac60-971d-4399-91b5-aeb82b3d7764","http://www.mendeley.com/documents/?uuid=f926dc12-ae5b-49c9-b633-98b8fa63f787"]}],"mendeley":{"formattedCitation":"Dara Sawitri, “Artificial Intelligence for a Digital Technology Smart Society in the Era of Society 5.0,” &lt;i&gt;Journal of Artificial Intelligence and Software Engineering&lt;/i&gt; 5, no. 1 (2025): 135–143.","plainTextFormattedCitation":"Dara Sawitri, “Artificial Intelligence for a Digital Technology Smart Society in the Era of Society 5.0,” Journal of Artificial Intelligence and Software Engineering 5, no. 1 (2025): 135–143.","previouslyFormattedCitation":"Dara Sawitri, “Artificial Intelligence for a Digital Technology Smart Society in the Era of Society 5.0,” &lt;i&gt;Journal of Artificial Intelligence and Software Engineering&lt;/i&gt; 5, no. 1 (2025): 135–143."},"properties":{"noteIndex":2},"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Dara Sawitri, “Artificial Intelligence for a Digital Technology Smart Society in the Era of Society 5.0,” </w:t>
      </w:r>
      <w:r w:rsidRPr="006A2AF6">
        <w:rPr>
          <w:rFonts w:ascii="Garamond" w:hAnsi="Garamond"/>
          <w:i/>
          <w:noProof/>
        </w:rPr>
        <w:t>Journal of Artificial Intelligence and Software Engineering</w:t>
      </w:r>
      <w:r w:rsidRPr="006A2AF6">
        <w:rPr>
          <w:rFonts w:ascii="Garamond" w:hAnsi="Garamond"/>
          <w:noProof/>
        </w:rPr>
        <w:t xml:space="preserve"> 5, no. 1 (2025): 135–143.</w:t>
      </w:r>
      <w:r w:rsidRPr="006A2AF6">
        <w:rPr>
          <w:rFonts w:ascii="Garamond" w:hAnsi="Garamond"/>
        </w:rPr>
        <w:fldChar w:fldCharType="end"/>
      </w:r>
    </w:p>
  </w:footnote>
  <w:footnote w:id="3">
    <w:p w14:paraId="41491CBD"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Mufidah","given":"Isma","non-dropping-particle":"","parse-names":false,"suffix":""}],"container-title":"Tarlim: Jurnal Pendidikan Agama Islam","id":"ITEM-1","issue":"1","issued":{"date-parts":[["2022"]]},"page":"15-28","title":"Innovation of Islamic religious education in the digital era","type":"article-journal","volume":"5"},"uris":["http://www.mendeley.com/documents/?uuid=49df900d-378b-4942-9c83-9a9af444dca9","http://www.mendeley.com/documents/?uuid=54733f28-5c16-484e-aa07-3112c7f5ec7b"]}],"mendeley":{"formattedCitation":"Isma Mufidah, “Innovation of Islamic Religious Education in the Digital Era,” &lt;i&gt;Tarlim: Jurnal Pendidikan Agama Islam&lt;/i&gt; 5, no. 1 (2022): 15–28.","manualFormatting":"(Mufidah, 2022;","plainTextFormattedCitation":"Isma Mufidah, “Innovation of Islamic Religious Education in the Digital Era,” Tarlim: Jurnal Pendidikan Agama Islam 5, no. 1 (2022): 15–28.","previouslyFormattedCitation":"Isma Mufidah, “Innovation of Islamic Religious Education in the Digital Era,” &lt;i&gt;Tarlim: Jurnal Pendidikan Agama Islam&lt;/i&gt; 5, no. 1 (2022): 15–28."},"properties":{"noteIndex":3},"schema":"https://github.com/citation-style-language/schema/raw/master/csl-citation.json"}</w:instrText>
      </w:r>
      <w:r w:rsidRPr="006A2AF6">
        <w:rPr>
          <w:rFonts w:ascii="Garamond" w:hAnsi="Garamond"/>
        </w:rPr>
        <w:fldChar w:fldCharType="separate"/>
      </w:r>
      <w:r w:rsidRPr="006A2AF6">
        <w:rPr>
          <w:rFonts w:ascii="Garamond" w:hAnsi="Garamond"/>
          <w:noProof/>
        </w:rPr>
        <w:t>(Mufidah, 2022;</w:t>
      </w:r>
      <w:r w:rsidRPr="006A2AF6">
        <w:rPr>
          <w:rFonts w:ascii="Garamond" w:hAnsi="Garamond"/>
        </w:rPr>
        <w:fldChar w:fldCharType="end"/>
      </w:r>
    </w:p>
  </w:footnote>
  <w:footnote w:id="4">
    <w:p w14:paraId="2CE04432"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622-8327","author":[{"dropping-particle":"","family":"Zein","given":"Muhammad","non-dropping-particle":"","parse-names":false,"suffix":""}],"container-title":"Jurnal Ilmiah Wahana Pendidikan","id":"ITEM-1","issue":"12","issued":{"date-parts":[["2024"]]},"page":"1073-1082","title":"Metode pembelajaran pendidikan islam yang efektif: Studi empiris di sekolah menengah","type":"article-journal","volume":"10"},"uris":["http://www.mendeley.com/documents/?uuid=c27b1e67-2288-4dec-bbf2-b782721aeed7","http://www.mendeley.com/documents/?uuid=f6d5c827-ef5e-4eec-b205-e1d5e00b7769"]}],"mendeley":{"formattedCitation":"Muhammad Zein, “Metode Pembelajaran Pendidikan Islam Yang Efektif: Studi Empiris Di Sekolah Menengah,” &lt;i&gt;Jurnal Ilmiah Wahana Pendidikan&lt;/i&gt; 10, no. 12 (2024): 1073–1082.","plainTextFormattedCitation":"Muhammad Zein, “Metode Pembelajaran Pendidikan Islam Yang Efektif: Studi Empiris Di Sekolah Menengah,” Jurnal Ilmiah Wahana Pendidikan 10, no. 12 (2024): 1073–1082.","previouslyFormattedCitation":"Muhammad Zein, “Metode Pembelajaran Pendidikan Islam Yang Efektif: Studi Empiris Di Sekolah Menengah,” &lt;i&gt;Jurnal Ilmiah Wahana Pendidikan&lt;/i&gt; 10, no. 12 (2024): 1073–1082."},"properties":{"noteIndex":4},"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Muhammad Zein, “Metode Pembelajaran Pendidikan Islam Yang Efektif: Studi Empiris Di Sekolah Menengah,” </w:t>
      </w:r>
      <w:r w:rsidRPr="006A2AF6">
        <w:rPr>
          <w:rFonts w:ascii="Garamond" w:hAnsi="Garamond"/>
          <w:i/>
          <w:noProof/>
        </w:rPr>
        <w:t>Jurnal Ilmiah Wahana Pendidikan</w:t>
      </w:r>
      <w:r w:rsidRPr="006A2AF6">
        <w:rPr>
          <w:rFonts w:ascii="Garamond" w:hAnsi="Garamond"/>
          <w:noProof/>
        </w:rPr>
        <w:t xml:space="preserve"> 10, no. 12 (2024): 1073–1082.</w:t>
      </w:r>
      <w:r w:rsidRPr="006A2AF6">
        <w:rPr>
          <w:rFonts w:ascii="Garamond" w:hAnsi="Garamond"/>
        </w:rPr>
        <w:fldChar w:fldCharType="end"/>
      </w:r>
    </w:p>
  </w:footnote>
  <w:footnote w:id="5">
    <w:p w14:paraId="32A4FB38" w14:textId="77777777" w:rsidR="00362E00" w:rsidRPr="00AB2D12" w:rsidRDefault="00362E00" w:rsidP="006A2AF6">
      <w:pPr>
        <w:pStyle w:val="FootnoteText"/>
        <w:ind w:firstLine="720"/>
        <w:jc w:val="both"/>
        <w:rPr>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798-4303","author":[{"dropping-particle":"","family":"Nasir","given":"Muhammad","non-dropping-particle":"","parse-names":false,"suffix":""},{"dropping-particle":"","family":"Sunardi","given":"Sunardi","non-dropping-particle":"","parse-names":false,"suffix":""}],"container-title":"Al-Rabwah","id":"ITEM-1","issue":"1","issued":{"date-parts":[["2025"]]},"page":"56-64","title":"Reorientasi Pendidikan Islam Dalam Era Digital: Telaah Teoritis Dan Studi Literatur","type":"article-journal","volume":"19"},"uris":["http://www.mendeley.com/documents/?uuid=a157c314-580c-4e71-a80b-0c7bee7b07f5","http://www.mendeley.com/documents/?uuid=165106c1-cfec-4b4b-9e3e-340ed9b75f38"]}],"mendeley":{"formattedCitation":"Muhammad Nasir and Sunardi Sunardi, “Reorientasi Pendidikan Islam Dalam Era Digital: Telaah Teoritis Dan Studi Literatur,” &lt;i&gt;Al-Rabwah&lt;/i&gt; 19, no. 1 (2025): 56–64.","plainTextFormattedCitation":"Muhammad Nasir and Sunardi Sunardi, “Reorientasi Pendidikan Islam Dalam Era Digital: Telaah Teoritis Dan Studi Literatur,” Al-Rabwah 19, no. 1 (2025): 56–64.","previouslyFormattedCitation":"Muhammad Nasir and Sunardi Sunardi, “Reorientasi Pendidikan Islam Dalam Era Digital: Telaah Teoritis Dan Studi Literatur,” &lt;i&gt;Al-Rabwah&lt;/i&gt; 19, no. 1 (2025): 56–64."},"properties":{"noteIndex":5},"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Muhammad Nasir and Sunardi Sunardi, “Reorientasi Pendidikan Islam Dalam Era Digital: Telaah Teoritis Dan Studi Literatur,” </w:t>
      </w:r>
      <w:r w:rsidRPr="006A2AF6">
        <w:rPr>
          <w:rFonts w:ascii="Garamond" w:hAnsi="Garamond"/>
          <w:i/>
          <w:noProof/>
        </w:rPr>
        <w:t>Al-Rabwah</w:t>
      </w:r>
      <w:r w:rsidRPr="006A2AF6">
        <w:rPr>
          <w:rFonts w:ascii="Garamond" w:hAnsi="Garamond"/>
          <w:noProof/>
        </w:rPr>
        <w:t xml:space="preserve"> 19, no. 1 (2025): 56–64.</w:t>
      </w:r>
      <w:r w:rsidRPr="006A2AF6">
        <w:rPr>
          <w:rFonts w:ascii="Garamond" w:hAnsi="Garamond"/>
        </w:rPr>
        <w:fldChar w:fldCharType="end"/>
      </w:r>
    </w:p>
  </w:footnote>
  <w:footnote w:id="6">
    <w:p w14:paraId="7E467100"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988-4209","author":[{"dropping-particle":"","family":"Bainar","given":"Bainar","non-dropping-particle":"","parse-names":false,"suffix":""}],"container-title":"Baitul Hikmah: Jurnal Ilmiah Keislaman","id":"ITEM-1","issue":"2","issued":{"date-parts":[["2024"]]},"page":"74-80","title":"Peluang dan Tantangan Digitalisasi Bagi Pendidikan Agama Islam","type":"article-journal","volume":"2"},"uris":["http://www.mendeley.com/documents/?uuid=4f3ccae9-31c8-4444-a653-8a9c32dae5bd","http://www.mendeley.com/documents/?uuid=3895d521-7d98-4b55-909a-c5ef812f8419"]}],"mendeley":{"formattedCitation":"Bainar Bainar, “Peluang Dan Tantangan Digitalisasi Bagi Pendidikan Agama Islam,” &lt;i&gt;Baitul Hikmah: Jurnal Ilmiah Keislaman&lt;/i&gt; 2, no. 2 (2024): 74–80.","plainTextFormattedCitation":"Bainar Bainar, “Peluang Dan Tantangan Digitalisasi Bagi Pendidikan Agama Islam,” Baitul Hikmah: Jurnal Ilmiah Keislaman 2, no. 2 (2024): 74–80.","previouslyFormattedCitation":"Bainar Bainar, “Peluang Dan Tantangan Digitalisasi Bagi Pendidikan Agama Islam,” &lt;i&gt;Baitul Hikmah: Jurnal Ilmiah Keislaman&lt;/i&gt; 2, no. 2 (2024): 74–80."},"properties":{"noteIndex":6},"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Bainar Bainar, “Peluang Dan Tantangan Digitalisasi Bagi Pendidikan Agama Islam,” </w:t>
      </w:r>
      <w:r w:rsidRPr="006A2AF6">
        <w:rPr>
          <w:rFonts w:ascii="Garamond" w:hAnsi="Garamond"/>
          <w:i/>
          <w:noProof/>
        </w:rPr>
        <w:t>Baitul Hikmah: Jurnal Ilmiah Keislaman</w:t>
      </w:r>
      <w:r w:rsidRPr="006A2AF6">
        <w:rPr>
          <w:rFonts w:ascii="Garamond" w:hAnsi="Garamond"/>
          <w:noProof/>
        </w:rPr>
        <w:t xml:space="preserve"> 2, no. 2 (2024): 74–80.</w:t>
      </w:r>
      <w:r w:rsidRPr="006A2AF6">
        <w:rPr>
          <w:rFonts w:ascii="Garamond" w:hAnsi="Garamond"/>
        </w:rPr>
        <w:fldChar w:fldCharType="end"/>
      </w:r>
    </w:p>
  </w:footnote>
  <w:footnote w:id="7">
    <w:p w14:paraId="6F6A0F26"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657-1056","author":[{"dropping-particle":"","family":"Hasmiza","given":"Hasmiza","non-dropping-particle":"","parse-names":false,"suffix":""}],"container-title":"Research and Development Journal of Education","id":"ITEM-1","issue":"1","issued":{"date-parts":[["2025"]]},"page":"164-177","title":"Model kurikulum pendidikan Islam di era digital: Mengoptimalkan teknologi untuk pembelajaran yang inovatif","type":"article-journal","volume":"11"},"uris":["http://www.mendeley.com/documents/?uuid=ce6edef4-2035-4d07-b6e2-35229932777f","http://www.mendeley.com/documents/?uuid=1ffce689-ba70-43a8-b058-8899d1e988e8"]}],"mendeley":{"formattedCitation":"Hasmiza Hasmiza, “Model Kurikulum Pendidikan Islam Di Era Digital: Mengoptimalkan Teknologi Untuk Pembelajaran Yang Inovatif,” &lt;i&gt;Research and Development Journal of Education&lt;/i&gt; 11, no. 1 (2025): 164–177.","plainTextFormattedCitation":"Hasmiza Hasmiza, “Model Kurikulum Pendidikan Islam Di Era Digital: Mengoptimalkan Teknologi Untuk Pembelajaran Yang Inovatif,” Research and Development Journal of Education 11, no. 1 (2025): 164–177.","previouslyFormattedCitation":"Hasmiza Hasmiza, “Model Kurikulum Pendidikan Islam Di Era Digital: Mengoptimalkan Teknologi Untuk Pembelajaran Yang Inovatif,” &lt;i&gt;Research and Development Journal of Education&lt;/i&gt; 11, no. 1 (2025): 164–177."},"properties":{"noteIndex":7},"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Hasmiza Hasmiza, “Model Kurikulum Pendidikan Islam Di Era Digital: Mengoptimalkan Teknologi Untuk Pembelajaran Yang Inovatif,” </w:t>
      </w:r>
      <w:r w:rsidRPr="006A2AF6">
        <w:rPr>
          <w:rFonts w:ascii="Garamond" w:hAnsi="Garamond"/>
          <w:i/>
          <w:noProof/>
        </w:rPr>
        <w:t>Research and Development Journal of Education</w:t>
      </w:r>
      <w:r w:rsidRPr="006A2AF6">
        <w:rPr>
          <w:rFonts w:ascii="Garamond" w:hAnsi="Garamond"/>
          <w:noProof/>
        </w:rPr>
        <w:t xml:space="preserve"> 11, no. 1 (2025): 164–177.</w:t>
      </w:r>
      <w:r w:rsidRPr="006A2AF6">
        <w:rPr>
          <w:rFonts w:ascii="Garamond" w:hAnsi="Garamond"/>
        </w:rPr>
        <w:fldChar w:fldCharType="end"/>
      </w:r>
    </w:p>
  </w:footnote>
  <w:footnote w:id="8">
    <w:p w14:paraId="52D41246"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Isti’ana","given":"Ais","non-dropping-particle":"","parse-names":false,"suffix":""}],"container-title":"Education Indonesian Research Journal on Education","id":"ITEM-1","issue":"1","issued":{"date-parts":[["2024"]]},"page":"302-310","title":"Integrasi Teknologi dalam Pembelajaran Pendidikan Islam","type":"article-journal","volume":"4"},"uris":["http://www.mendeley.com/documents/?uuid=1ef3d061-cd3d-4f8f-836d-34976c1498e9","http://www.mendeley.com/documents/?uuid=18c66fc2-680f-41d8-9da6-cf18d5227ff8"]}],"mendeley":{"formattedCitation":"Ais Isti’ana, “Integrasi Teknologi Dalam Pembelajaran Pendidikan Islam,” &lt;i&gt;Education Indonesian Research Journal on Education&lt;/i&gt; 4, no. 1 (2024): 302–310.","plainTextFormattedCitation":"Ais Isti’ana, “Integrasi Teknologi Dalam Pembelajaran Pendidikan Islam,” Education Indonesian Research Journal on Education 4, no. 1 (2024): 302–310.","previouslyFormattedCitation":"Ais Isti’ana, “Integrasi Teknologi Dalam Pembelajaran Pendidikan Islam,” &lt;i&gt;Education Indonesian Research Journal on Education&lt;/i&gt; 4, no. 1 (2024): 302–310."},"properties":{"noteIndex":8},"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Ais Isti’ana, “Integrasi Teknologi Dalam Pembelajaran Pendidikan Islam,” </w:t>
      </w:r>
      <w:r w:rsidRPr="006A2AF6">
        <w:rPr>
          <w:rFonts w:ascii="Garamond" w:hAnsi="Garamond"/>
          <w:i/>
          <w:noProof/>
        </w:rPr>
        <w:t>Education Indonesian Research Journal on Education</w:t>
      </w:r>
      <w:r w:rsidRPr="006A2AF6">
        <w:rPr>
          <w:rFonts w:ascii="Garamond" w:hAnsi="Garamond"/>
          <w:noProof/>
        </w:rPr>
        <w:t xml:space="preserve"> 4, no. 1 (2024): 302–310.</w:t>
      </w:r>
      <w:r w:rsidRPr="006A2AF6">
        <w:rPr>
          <w:rFonts w:ascii="Garamond" w:hAnsi="Garamond"/>
        </w:rPr>
        <w:fldChar w:fldCharType="end"/>
      </w:r>
    </w:p>
  </w:footnote>
  <w:footnote w:id="9">
    <w:p w14:paraId="2CCDEFCE"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809-6770","author":[{"dropping-particle":"","family":"Az-zuhri","given":"Dhilla Nur'aeni","non-dropping-particle":"","parse-names":false,"suffix":""},{"dropping-particle":"","family":"Risma","given":"Annisa","non-dropping-particle":"","parse-names":false,"suffix":""},{"dropping-particle":"","family":"Padila","given":"Melia Nur","non-dropping-particle":"","parse-names":false,"suffix":""},{"dropping-particle":"","family":"Sukandar","given":"Ahmad","non-dropping-particle":"","parse-names":false,"suffix":""}],"container-title":"Edukasiana: Jurnal Inovasi Pendidikan","id":"ITEM-1","issue":"3","issued":{"date-parts":[["2025"]]},"page":"836-849","title":"Kajian Konseptual atas Adaptasi Pendidikan Islam terhadap Digitalisasi: Peluang dan Tantangan dalam Perspektif Teoretis","type":"article-journal","volume":"4"},"uris":["http://www.mendeley.com/documents/?uuid=7d6f261a-eb26-4c27-8958-83faf63af1d4","http://www.mendeley.com/documents/?uuid=6169f60b-39f4-4e9f-9683-4a5a4ef14932"]}],"mendeley":{"formattedCitation":"Dhilla Nur’aeni Az-zuhri et al., “Kajian Konseptual Atas Adaptasi Pendidikan Islam Terhadap Digitalisasi: Peluang Dan Tantangan Dalam Perspektif Teoretis,” &lt;i&gt;Edukasiana: Jurnal Inovasi Pendidikan&lt;/i&gt; 4, no. 3 (2025): 836–849.","plainTextFormattedCitation":"Dhilla Nur’aeni Az-zuhri et al., “Kajian Konseptual Atas Adaptasi Pendidikan Islam Terhadap Digitalisasi: Peluang Dan Tantangan Dalam Perspektif Teoretis,” Edukasiana: Jurnal Inovasi Pendidikan 4, no. 3 (2025): 836–849.","previouslyFormattedCitation":"Dhilla Nur’aeni Az-zuhri et al., “Kajian Konseptual Atas Adaptasi Pendidikan Islam Terhadap Digitalisasi: Peluang Dan Tantangan Dalam Perspektif Teoretis,” &lt;i&gt;Edukasiana: Jurnal Inovasi Pendidikan&lt;/i&gt; 4, no. 3 (2025): 836–849."},"properties":{"noteIndex":9},"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Dhilla Nur’aeni Az-zuhri et al., “Kajian Konseptual Atas Adaptasi Pendidikan Islam Terhadap Digitalisasi: Peluang Dan Tantangan Dalam Perspektif Teoretis,” </w:t>
      </w:r>
      <w:r w:rsidRPr="006A2AF6">
        <w:rPr>
          <w:rFonts w:ascii="Garamond" w:hAnsi="Garamond"/>
          <w:i/>
          <w:noProof/>
        </w:rPr>
        <w:t>Edukasiana: Jurnal Inovasi Pendidikan</w:t>
      </w:r>
      <w:r w:rsidRPr="006A2AF6">
        <w:rPr>
          <w:rFonts w:ascii="Garamond" w:hAnsi="Garamond"/>
          <w:noProof/>
        </w:rPr>
        <w:t xml:space="preserve"> 4, no. 3 (2025): 836–849.</w:t>
      </w:r>
      <w:r w:rsidRPr="006A2AF6">
        <w:rPr>
          <w:rFonts w:ascii="Garamond" w:hAnsi="Garamond"/>
        </w:rPr>
        <w:fldChar w:fldCharType="end"/>
      </w:r>
    </w:p>
  </w:footnote>
  <w:footnote w:id="10">
    <w:p w14:paraId="73758CA5"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Astuti","given":"Mardiah","non-dropping-particle":"","parse-names":false,"suffix":""},{"dropping-particle":"","family":"Wardana","given":"Isma Eka","non-dropping-particle":"","parse-names":false,"suffix":""},{"dropping-particle":"","family":"Ardiansyah","given":"Sofiyan","non-dropping-particle":"","parse-names":false,"suffix":""}],"id":"ITEM-1","issue":"5","issued":{"date-parts":[["2023"]]},"title":"Meningkatkan Kualitas Pendidikan Islam Melalui Implementasi Teknologi Pendidikan","type":"article-journal","volume":"1"},"uris":["http://www.mendeley.com/documents/?uuid=3b2a3b07-d57f-405c-a1ac-fa94134b0a35","http://www.mendeley.com/documents/?uuid=40f18cdb-e831-4903-9b4e-1865a95f60e7"]}],"mendeley":{"formattedCitation":"Mardiah Astuti, Isma Eka Wardana, and Sofiyan Ardiansyah, “Meningkatkan Kualitas Pendidikan Islam Melalui Implementasi Teknologi Pendidikan” 1, no. 5 (2023).","plainTextFormattedCitation":"Mardiah Astuti, Isma Eka Wardana, and Sofiyan Ardiansyah, “Meningkatkan Kualitas Pendidikan Islam Melalui Implementasi Teknologi Pendidikan” 1, no. 5 (2023).","previouslyFormattedCitation":"Mardiah Astuti, Isma Eka Wardana, and Sofiyan Ardiansyah, “Meningkatkan Kualitas Pendidikan Islam Melalui Implementasi Teknologi Pendidikan” 1, no. 5 (2023)."},"properties":{"noteIndex":10},"schema":"https://github.com/citation-style-language/schema/raw/master/csl-citation.json"}</w:instrText>
      </w:r>
      <w:r w:rsidRPr="006A2AF6">
        <w:rPr>
          <w:rFonts w:ascii="Garamond" w:hAnsi="Garamond"/>
        </w:rPr>
        <w:fldChar w:fldCharType="separate"/>
      </w:r>
      <w:r w:rsidRPr="006A2AF6">
        <w:rPr>
          <w:rFonts w:ascii="Garamond" w:hAnsi="Garamond"/>
          <w:noProof/>
        </w:rPr>
        <w:t>Mardiah Astuti, Isma Eka Wardana, and Sofiyan Ardiansyah, “Meningkatkan Kualitas Pendidikan Islam Melalui Implementasi Teknologi Pendidikan” 1, no. 5 (2023).</w:t>
      </w:r>
      <w:r w:rsidRPr="006A2AF6">
        <w:rPr>
          <w:rFonts w:ascii="Garamond" w:hAnsi="Garamond"/>
        </w:rPr>
        <w:fldChar w:fldCharType="end"/>
      </w:r>
    </w:p>
  </w:footnote>
  <w:footnote w:id="11">
    <w:p w14:paraId="7FA19BD6"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Isti’ana","given":"Ais","non-dropping-particle":"","parse-names":false,"suffix":""}],"container-title":"Education Indonesian Research Journal on Education","id":"ITEM-1","issue":"1","issued":{"date-parts":[["2024"]]},"page":"302-310","title":"Integrasi Teknologi dalam Pembelajaran Pendidikan Islam","type":"article-journal","volume":"4"},"uris":["http://www.mendeley.com/documents/?uuid=18c66fc2-680f-41d8-9da6-cf18d5227ff8","http://www.mendeley.com/documents/?uuid=1ef3d061-cd3d-4f8f-836d-34976c1498e9"]}],"mendeley":{"formattedCitation":"Isti’ana, “Integrasi Teknologi Dalam Pembelajaran Pendidikan Islam.”","plainTextFormattedCitation":"Isti’ana, “Integrasi Teknologi Dalam Pembelajaran Pendidikan Islam.”","previouslyFormattedCitation":"Isti’ana, “Integrasi Teknologi Dalam Pembelajaran Pendidikan Islam.”"},"properties":{"noteIndex":11},"schema":"https://github.com/citation-style-language/schema/raw/master/csl-citation.json"}</w:instrText>
      </w:r>
      <w:r w:rsidRPr="006A2AF6">
        <w:rPr>
          <w:rFonts w:ascii="Garamond" w:hAnsi="Garamond"/>
        </w:rPr>
        <w:fldChar w:fldCharType="separate"/>
      </w:r>
      <w:r w:rsidRPr="006A2AF6">
        <w:rPr>
          <w:rFonts w:ascii="Garamond" w:hAnsi="Garamond"/>
          <w:noProof/>
        </w:rPr>
        <w:t>Isti’ana, “Integrasi Teknologi Dalam Pembelajaran Pendidikan Islam.”</w:t>
      </w:r>
      <w:r w:rsidRPr="006A2AF6">
        <w:rPr>
          <w:rFonts w:ascii="Garamond" w:hAnsi="Garamond"/>
        </w:rPr>
        <w:fldChar w:fldCharType="end"/>
      </w:r>
    </w:p>
  </w:footnote>
  <w:footnote w:id="12">
    <w:p w14:paraId="75E4515B" w14:textId="77777777" w:rsidR="00362E00" w:rsidRPr="00AB2D12" w:rsidRDefault="00362E00" w:rsidP="006A2AF6">
      <w:pPr>
        <w:pStyle w:val="FootnoteText"/>
        <w:ind w:firstLine="720"/>
        <w:jc w:val="both"/>
        <w:rPr>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3031-8394","author":[{"dropping-particle":"","family":"Zulmi","given":"Rizka","non-dropping-particle":"","parse-names":false,"suffix":""},{"dropping-particle":"","family":"Noza","given":"Ardila Putri","non-dropping-particle":"","parse-names":false,"suffix":""},{"dropping-particle":"","family":"Wandira","given":"Reza Anke","non-dropping-particle":"","parse-names":false,"suffix":""},{"dropping-particle":"","family":"Gusmaneli","given":"Gusmaneli","non-dropping-particle":"","parse-names":false,"suffix":""}],"container-title":"Jurnal Manajemen Dan Pendidikan Agama Islam","id":"ITEM-1","issue":"2","issued":{"date-parts":[["2024"]]},"page":"192-205","title":"Pendidikan Islam Berbasis Digitalisasi","type":"article-journal","volume":"2"},"uris":["http://www.mendeley.com/documents/?uuid=c07bd97d-fdb6-46f1-a8b0-b03d0425b962","http://www.mendeley.com/documents/?uuid=17869dff-71b1-492e-a57a-e3f20e597742"]}],"mendeley":{"formattedCitation":"Rizka Zulmi et al., “Pendidikan Islam Berbasis Digitalisasi,” &lt;i&gt;Jurnal Manajemen Dan Pendidikan Agama Islam&lt;/i&gt; 2, no. 2 (2024): 192–205.","manualFormatting":"Zulmi et al., 2024)","plainTextFormattedCitation":"Rizka Zulmi et al., “Pendidikan Islam Berbasis Digitalisasi,” Jurnal Manajemen Dan Pendidikan Agama Islam 2, no. 2 (2024): 192–205.","previouslyFormattedCitation":"Rizka Zulmi et al., “Pendidikan Islam Berbasis Digitalisasi,” &lt;i&gt;Jurnal Manajemen Dan Pendidikan Agama Islam&lt;/i&gt; 2, no. 2 (2024): 192–205."},"properties":{"noteIndex":12},"schema":"https://github.com/citation-style-language/schema/raw/master/csl-citation.json"}</w:instrText>
      </w:r>
      <w:r w:rsidRPr="006A2AF6">
        <w:rPr>
          <w:rFonts w:ascii="Garamond" w:hAnsi="Garamond"/>
        </w:rPr>
        <w:fldChar w:fldCharType="separate"/>
      </w:r>
      <w:r w:rsidRPr="006A2AF6">
        <w:rPr>
          <w:rFonts w:ascii="Garamond" w:hAnsi="Garamond"/>
          <w:noProof/>
        </w:rPr>
        <w:t>Zulmi et al., 2024)</w:t>
      </w:r>
      <w:r w:rsidRPr="006A2AF6">
        <w:rPr>
          <w:rFonts w:ascii="Garamond" w:hAnsi="Garamond"/>
        </w:rPr>
        <w:fldChar w:fldCharType="end"/>
      </w:r>
    </w:p>
  </w:footnote>
  <w:footnote w:id="13">
    <w:p w14:paraId="5312108F"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DOI":"10.47467/elmujtama.v5i1.5625","author":[{"dropping-particle":"","family":"Abdul Malik Aripin","given":"Dwi Noviani","non-dropping-particle":"","parse-names":false,"suffix":""}],"container-title":"El-Mujtama: Jurnal Pengabdian Masyarakat","id":"ITEM-1","issue":"1","issued":{"date-parts":[["2025"]]},"page":"1-6","title":"Integrasi Teknologi dalam Pembelajaran Pendidikan Agama Islam: Peluang dan Tantangan","type":"article-journal","volume":"5"},"uris":["http://www.mendeley.com/documents/?uuid=04d1d652-cd8f-4773-93f4-dd7abd5ebe75","http://www.mendeley.com/documents/?uuid=ded4af40-a89e-49b5-8f42-6af9141e6962"]}],"mendeley":{"formattedCitation":"Dwi Noviani Abdul Malik Aripin, “Integrasi Teknologi Dalam Pembelajaran Pendidikan Agama Islam: Peluang Dan Tantangan,” &lt;i&gt;El-Mujtama: Jurnal Pengabdian Masyarakat&lt;/i&gt; 5, no. 1 (2025): 1–6.","manualFormatting":"Abdul Malik Aripin, 2025)","plainTextFormattedCitation":"Dwi Noviani Abdul Malik Aripin, “Integrasi Teknologi Dalam Pembelajaran Pendidikan Agama Islam: Peluang Dan Tantangan,” El-Mujtama: Jurnal Pengabdian Masyarakat 5, no. 1 (2025): 1–6.","previouslyFormattedCitation":"Dwi Noviani Abdul Malik Aripin, “Integrasi Teknologi Dalam Pembelajaran Pendidikan Agama Islam: Peluang Dan Tantangan,” &lt;i&gt;El-Mujtama: Jurnal Pengabdian Masyarakat&lt;/i&gt; 5, no. 1 (2025): 1–6."},"properties":{"noteIndex":13},"schema":"https://github.com/citation-style-language/schema/raw/master/csl-citation.json"}</w:instrText>
      </w:r>
      <w:r w:rsidRPr="006A2AF6">
        <w:rPr>
          <w:rFonts w:ascii="Garamond" w:hAnsi="Garamond"/>
        </w:rPr>
        <w:fldChar w:fldCharType="separate"/>
      </w:r>
      <w:r w:rsidRPr="006A2AF6">
        <w:rPr>
          <w:rFonts w:ascii="Garamond" w:hAnsi="Garamond"/>
          <w:noProof/>
        </w:rPr>
        <w:t>Abdul Malik Aripin, 2025)</w:t>
      </w:r>
      <w:r w:rsidRPr="006A2AF6">
        <w:rPr>
          <w:rFonts w:ascii="Garamond" w:hAnsi="Garamond"/>
        </w:rPr>
        <w:fldChar w:fldCharType="end"/>
      </w:r>
    </w:p>
  </w:footnote>
  <w:footnote w:id="14">
    <w:p w14:paraId="77122B91"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NURYADIN","given":"","non-dropping-particle":"","parse-names":false,"suffix":""}],"id":"ITEM-1","issue":"1","issued":{"date-parts":[["2017"]]},"page":"209-225","title":"STRATEGI PENDIDIKAN ISLAM DI ERA DIGITAL","type":"article-journal","volume":"03"},"uris":["http://www.mendeley.com/documents/?uuid=2dbc9f2e-4fea-4925-a9fa-d96c62dc3db0","http://www.mendeley.com/documents/?uuid=441b5733-4730-47f2-b7be-b741acf10421"]}],"mendeley":{"formattedCitation":"NURYADIN, “STRATEGI PENDIDIKAN ISLAM DI ERA DIGITAL” 03, no. 1 (2017): 209–225.","manualFormatting":"(Nuryadin, 2017; Aryani et al., 2025)","plainTextFormattedCitation":"NURYADIN, “STRATEGI PENDIDIKAN ISLAM DI ERA DIGITAL” 03, no. 1 (2017): 209–225.","previouslyFormattedCitation":"NURYADIN, “STRATEGI PENDIDIKAN ISLAM DI ERA DIGITAL” 03, no. 1 (2017): 209–225."},"properties":{"noteIndex":14},"schema":"https://github.com/citation-style-language/schema/raw/master/csl-citation.json"}</w:instrText>
      </w:r>
      <w:r w:rsidRPr="006A2AF6">
        <w:rPr>
          <w:rFonts w:ascii="Garamond" w:hAnsi="Garamond"/>
        </w:rPr>
        <w:fldChar w:fldCharType="separate"/>
      </w:r>
      <w:r w:rsidRPr="006A2AF6">
        <w:rPr>
          <w:rFonts w:ascii="Garamond" w:hAnsi="Garamond"/>
          <w:noProof/>
        </w:rPr>
        <w:t>(Nuryadin, 2017; Aryani et al., 2025)</w:t>
      </w:r>
      <w:r w:rsidRPr="006A2AF6">
        <w:rPr>
          <w:rFonts w:ascii="Garamond" w:hAnsi="Garamond"/>
        </w:rPr>
        <w:fldChar w:fldCharType="end"/>
      </w:r>
    </w:p>
  </w:footnote>
  <w:footnote w:id="15">
    <w:p w14:paraId="4051639E"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BN":"9794618888","author":[{"dropping-particle":"","family":"Zed","given":"Mestika","non-dropping-particle":"","parse-names":false,"suffix":""}],"id":"ITEM-1","issued":{"date-parts":[["2008"]]},"publisher":"Yayasan Pustaka Obor Indonesia","title":"Metode penelitian kepustakaan","type":"book"},"uris":["http://www.mendeley.com/documents/?uuid=f9674eea-c78c-4c30-b1ad-68c80b11f590","http://www.mendeley.com/documents/?uuid=f4d9cbfe-fb4e-418b-8b6c-94ce2a1e0903"]}],"mendeley":{"formattedCitation":"Mestika Zed, &lt;i&gt;Metode Penelitian Kepustakaan&lt;/i&gt; (Yayasan Pustaka Obor Indonesia, 2008).","manualFormatting":"(Zed, 2008; ","plainTextFormattedCitation":"Mestika Zed, Metode Penelitian Kepustakaan (Yayasan Pustaka Obor Indonesia, 2008).","previouslyFormattedCitation":"Zed, &lt;i&gt;Metode Penelitian Kepustakaan&lt;/i&gt;."},"properties":{"noteIndex":15},"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Zed, 2008; </w:t>
      </w:r>
      <w:r w:rsidRPr="006A2AF6">
        <w:rPr>
          <w:rFonts w:ascii="Garamond" w:hAnsi="Garamond"/>
        </w:rPr>
        <w:fldChar w:fldCharType="end"/>
      </w:r>
    </w:p>
  </w:footnote>
  <w:footnote w:id="16">
    <w:p w14:paraId="0D6775C6"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Rahmanda Kashfahri, Putri Jelita","given":"Elvina Putri","non-dropping-particle":"","parse-names":false,"suffix":""}],"id":"ITEM-1","issue":"2","issued":{"date-parts":[["2025"]]},"page":"59-72","title":"Pendidikan Islam di Era Revolusi 4.0 dan Society 5.0.","type":"article-journal","volume":"5"},"uris":["http://www.mendeley.com/documents/?uuid=48f3ceae-3646-44ab-a4e3-25060bcba0b5","http://www.mendeley.com/documents/?uuid=fec03b09-930a-4fd9-bc26-066e01deb036"]}],"mendeley":{"formattedCitation":"Elvina Putri Rahmanda Kashfahri, Putri Jelita, “Pendidikan Islam Di Era Revolusi 4.0 Dan Society 5.0.” 5, no. 2 (2025): 59–72.","manualFormatting":"Rahmanda Kashfahri&amp;Putri Jelita, 2025)","plainTextFormattedCitation":"Elvina Putri Rahmanda Kashfahri, Putri Jelita, “Pendidikan Islam Di Era Revolusi 4.0 Dan Society 5.0.” 5, no. 2 (2025): 59–72.","previouslyFormattedCitation":"Rahmanda Kashfahri, Putri Jelita, “Pendidikan Islam Di Era Revolusi 4.0 Dan Society 5.0.”"},"properties":{"noteIndex":16},"schema":"https://github.com/citation-style-language/schema/raw/master/csl-citation.json"}</w:instrText>
      </w:r>
      <w:r w:rsidRPr="006A2AF6">
        <w:rPr>
          <w:rFonts w:ascii="Garamond" w:hAnsi="Garamond"/>
        </w:rPr>
        <w:fldChar w:fldCharType="separate"/>
      </w:r>
      <w:r w:rsidRPr="006A2AF6">
        <w:rPr>
          <w:rFonts w:ascii="Garamond" w:hAnsi="Garamond"/>
          <w:noProof/>
        </w:rPr>
        <w:t>Rahmanda Kashfahri&amp;Putri Jelita, 2025)</w:t>
      </w:r>
      <w:r w:rsidRPr="006A2AF6">
        <w:rPr>
          <w:rFonts w:ascii="Garamond" w:hAnsi="Garamond"/>
        </w:rPr>
        <w:fldChar w:fldCharType="end"/>
      </w:r>
    </w:p>
  </w:footnote>
  <w:footnote w:id="17">
    <w:p w14:paraId="551DEA72"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686-553X","author":[{"dropping-particle":"","family":"Utami","given":"Meinarini Catur","non-dropping-particle":"","parse-names":false,"suffix":""},{"dropping-particle":"","family":"Jahar","given":"Asep Saifuddin","non-dropping-particle":"","parse-names":false,"suffix":""},{"dropping-particle":"","family":"Zulkifli","given":"Zulkifli","non-dropping-particle":"","parse-names":false,"suffix":""}],"container-title":"Radial","id":"ITEM-1","issue":"2","issued":{"date-parts":[["2021"]]},"page":"152-172","publisher":"Sekolah Tinggi Teknik Bina Taruna","title":"Tinjauan scoping review dan studi kasus","type":"article-journal","volume":"9"},"uris":["http://www.mendeley.com/documents/?uuid=a4629a9b-38c3-4fc7-8c8b-468a5a203dbe","http://www.mendeley.com/documents/?uuid=7cce9730-3b2e-476c-ac3d-67876f4229ab"]}],"mendeley":{"formattedCitation":"Meinarini Catur Utami, Asep Saifuddin Jahar, and Zulkifli Zulkifli, “Tinjauan Scoping Review Dan Studi Kasus,” &lt;i&gt;Radial&lt;/i&gt; 9, no. 2 (2021): 152–172.","plainTextFormattedCitation":"Meinarini Catur Utami, Asep Saifuddin Jahar, and Zulkifli Zulkifli, “Tinjauan Scoping Review Dan Studi Kasus,” Radial 9, no. 2 (2021): 152–172.","previouslyFormattedCitation":"Meinarini Catur Utami, Asep Saifuddin Jahar, and Zulkifli Zulkifli, “Tinjauan Scoping Review Dan Studi Kasus,” &lt;i&gt;Radial&lt;/i&gt; 9, no. 2 (2021): 152–172."},"properties":{"noteIndex":17},"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Meinarini Catur Utami, Asep Saifuddin Jahar, and Zulkifli Zulkifli, “Tinjauan Scoping Review Dan Studi Kasus,” </w:t>
      </w:r>
      <w:r w:rsidRPr="006A2AF6">
        <w:rPr>
          <w:rFonts w:ascii="Garamond" w:hAnsi="Garamond"/>
          <w:i/>
          <w:noProof/>
        </w:rPr>
        <w:t>Radial</w:t>
      </w:r>
      <w:r w:rsidRPr="006A2AF6">
        <w:rPr>
          <w:rFonts w:ascii="Garamond" w:hAnsi="Garamond"/>
          <w:noProof/>
        </w:rPr>
        <w:t xml:space="preserve"> 9, no. 2 (2021): 152–172.</w:t>
      </w:r>
      <w:r w:rsidRPr="006A2AF6">
        <w:rPr>
          <w:rFonts w:ascii="Garamond" w:hAnsi="Garamond"/>
        </w:rPr>
        <w:fldChar w:fldCharType="end"/>
      </w:r>
    </w:p>
  </w:footnote>
  <w:footnote w:id="18">
    <w:p w14:paraId="77B7F61F" w14:textId="77777777" w:rsidR="00362E00" w:rsidRPr="00AB2D12" w:rsidRDefault="00362E00" w:rsidP="006A2AF6">
      <w:pPr>
        <w:pStyle w:val="FootnoteText"/>
        <w:ind w:firstLine="720"/>
        <w:jc w:val="both"/>
        <w:rPr>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686-553X","author":[{"dropping-particle":"","family":"Utami","given":"Meinarini Catur","non-dropping-particle":"","parse-names":false,"suffix":""},{"dropping-particle":"","family":"Jahar","given":"Asep Saifuddin","non-dropping-particle":"","parse-names":false,"suffix":""},{"dropping-particle":"","family":"Zulkifli","given":"Zulkifli","non-dropping-particle":"","parse-names":false,"suffix":""}],"container-title":"Radial","id":"ITEM-1","issue":"2","issued":{"date-parts":[["2021"]]},"page":"152-172","publisher":"Sekolah Tinggi Teknik Bina Taruna","title":"Tinjauan scoping review dan studi kasus","type":"article-journal","volume":"9"},"uris":["http://www.mendeley.com/documents/?uuid=7cce9730-3b2e-476c-ac3d-67876f4229ab","http://www.mendeley.com/documents/?uuid=a4629a9b-38c3-4fc7-8c8b-468a5a203dbe"]}],"mendeley":{"formattedCitation":"Utami, Jahar, and Zulkifli, “Tinjauan Scoping Review Dan Studi Kasus.”","plainTextFormattedCitation":"Utami, Jahar, and Zulkifli, “Tinjauan Scoping Review Dan Studi Kasus.”","previouslyFormattedCitation":"Utami, Jahar, and Zulkifli, “Tinjauan Scoping Review Dan Studi Kasus.”"},"properties":{"noteIndex":18},"schema":"https://github.com/citation-style-language/schema/raw/master/csl-citation.json"}</w:instrText>
      </w:r>
      <w:r w:rsidRPr="006A2AF6">
        <w:rPr>
          <w:rFonts w:ascii="Garamond" w:hAnsi="Garamond"/>
        </w:rPr>
        <w:fldChar w:fldCharType="separate"/>
      </w:r>
      <w:r w:rsidRPr="006A2AF6">
        <w:rPr>
          <w:rFonts w:ascii="Garamond" w:hAnsi="Garamond"/>
          <w:noProof/>
        </w:rPr>
        <w:t>Utami, Jahar, and Zulkifli, “Tinjauan Scoping Review Dan Studi Kasus.”</w:t>
      </w:r>
      <w:r w:rsidRPr="006A2AF6">
        <w:rPr>
          <w:rFonts w:ascii="Garamond" w:hAnsi="Garamond"/>
        </w:rPr>
        <w:fldChar w:fldCharType="end"/>
      </w:r>
    </w:p>
  </w:footnote>
  <w:footnote w:id="19">
    <w:p w14:paraId="6769F3E0"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Rozali","given":"Yuli Asmi","non-dropping-particle":"","parse-names":false,"suffix":""}],"container-title":"Penggunaan Analisis Konten Dan Analisis Tematik Forum Ilmiah","id":"ITEM-1","issued":{"date-parts":[["2022"]]},"page":"68","title":"Penggunaan analisis konten dan analisis tematik","type":"paper-conference","volume":"19"},"uris":["http://www.mendeley.com/documents/?uuid=acbcb7c2-574f-478c-b572-86565265a066","http://www.mendeley.com/documents/?uuid=454e5f8b-8bcc-4291-96e7-e1ced4d0240d"]}],"mendeley":{"formattedCitation":"Yuli Asmi Rozali, “Penggunaan Analisis Konten Dan Analisis Tematik,” in &lt;i&gt;Penggunaan Analisis Konten Dan Analisis Tematik Forum Ilmiah&lt;/i&gt;, vol. 19, 2022, 68.","plainTextFormattedCitation":"Yuli Asmi Rozali, “Penggunaan Analisis Konten Dan Analisis Tematik,” in Penggunaan Analisis Konten Dan Analisis Tematik Forum Ilmiah, vol. 19, 2022, 68.","previouslyFormattedCitation":"Yuli Asmi Rozali, “Penggunaan Analisis Konten Dan Analisis Tematik,” in &lt;i&gt;Penggunaan Analisis Konten Dan Analisis Tematik Forum Ilmiah&lt;/i&gt;, vol. 19, 2022, 68."},"properties":{"noteIndex":19},"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Yuli Asmi Rozali, “Penggunaan Analisis Konten Dan Analisis Tematik,” in </w:t>
      </w:r>
      <w:r w:rsidRPr="006A2AF6">
        <w:rPr>
          <w:rFonts w:ascii="Garamond" w:hAnsi="Garamond"/>
          <w:i/>
          <w:noProof/>
        </w:rPr>
        <w:t>Penggunaan Analisis Konten Dan Analisis Tematik Forum Ilmiah</w:t>
      </w:r>
      <w:r w:rsidRPr="006A2AF6">
        <w:rPr>
          <w:rFonts w:ascii="Garamond" w:hAnsi="Garamond"/>
          <w:noProof/>
        </w:rPr>
        <w:t>, vol. 19, 2022, 68.</w:t>
      </w:r>
      <w:r w:rsidRPr="006A2AF6">
        <w:rPr>
          <w:rFonts w:ascii="Garamond" w:hAnsi="Garamond"/>
        </w:rPr>
        <w:fldChar w:fldCharType="end"/>
      </w:r>
    </w:p>
  </w:footnote>
  <w:footnote w:id="20">
    <w:p w14:paraId="4C80A8C8"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Taufik","given":"Nurut","non-dropping-particle":"","parse-names":false,"suffix":""}],"id":"ITEM-1","issued":{"date-parts":[["2017"]]},"page":"52-62","title":"IMPLEMENTASI PENGEMBANGAN KURIKULUM PAI BERBASIS MULTIKULTURAL","type":"article-journal"},"uris":["http://www.mendeley.com/documents/?uuid=3ebb237d-b450-4553-af9f-b9f79cb3edb4","http://www.mendeley.com/documents/?uuid=a266e729-7f89-46aa-b2bd-90a69108acbf"]}],"mendeley":{"formattedCitation":"Nurut Taufik, “IMPLEMENTASI PENGEMBANGAN KURIKULUM PAI BERBASIS MULTIKULTURAL” (2017): 52–62.","plainTextFormattedCitation":"Nurut Taufik, “IMPLEMENTASI PENGEMBANGAN KURIKULUM PAI BERBASIS MULTIKULTURAL” (2017): 52–62.","previouslyFormattedCitation":"Nurut Taufik, “IMPLEMENTASI PENGEMBANGAN KURIKULUM PAI BERBASIS MULTIKULTURAL” (2017): 52–62."},"properties":{"noteIndex":20},"schema":"https://github.com/citation-style-language/schema/raw/master/csl-citation.json"}</w:instrText>
      </w:r>
      <w:r w:rsidRPr="006A2AF6">
        <w:rPr>
          <w:rFonts w:ascii="Garamond" w:hAnsi="Garamond"/>
        </w:rPr>
        <w:fldChar w:fldCharType="separate"/>
      </w:r>
      <w:r w:rsidRPr="006A2AF6">
        <w:rPr>
          <w:rFonts w:ascii="Garamond" w:hAnsi="Garamond"/>
          <w:noProof/>
        </w:rPr>
        <w:t>Nurut Taufik, “IMPLEMENTASI PENGEMBANGAN KURIKULUM PAI BERBASIS MULTIKULTURAL” (2017): 52–62.</w:t>
      </w:r>
      <w:r w:rsidRPr="006A2AF6">
        <w:rPr>
          <w:rFonts w:ascii="Garamond" w:hAnsi="Garamond"/>
        </w:rPr>
        <w:fldChar w:fldCharType="end"/>
      </w:r>
    </w:p>
  </w:footnote>
  <w:footnote w:id="21">
    <w:p w14:paraId="7ED7DB3E"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DOI":"https://doi.org/10.54248/alhadi.v9i1.4796","author":[{"dropping-particle":"","family":"Kohar","given":"","non-dropping-particle":"","parse-names":false,"suffix":""}],"container-title":"Jurnal Ilmiah Al-Hadi","id":"ITEM-1","issue":"1","issued":{"date-parts":[["2023"]]},"page":"38-44","title":"MASA DEPAN PENDIDIKAN ISLAM DI ERA DIGITAL","type":"article-journal","volume":"9"},"uris":["http://www.mendeley.com/documents/?uuid=fc81d6b8-7b1c-491e-9960-8e3ba070ec94","http://www.mendeley.com/documents/?uuid=ca717a93-326d-4608-b020-c2c77920238b"]}],"mendeley":{"formattedCitation":"Kohar, “MASA DEPAN PENDIDIKAN ISLAM DI ERA DIGITAL,” &lt;i&gt;Jurnal Ilmiah Al-Hadi&lt;/i&gt; 9, no. 1 (2023): 38–44.","plainTextFormattedCitation":"Kohar, “MASA DEPAN PENDIDIKAN ISLAM DI ERA DIGITAL,” Jurnal Ilmiah Al-Hadi 9, no. 1 (2023): 38–44.","previouslyFormattedCitation":"Kohar, “MASA DEPAN PENDIDIKAN ISLAM DI ERA DIGITAL,” &lt;i&gt;Jurnal Ilmiah Al-Hadi&lt;/i&gt; 9, no. 1 (2023): 38–44."},"properties":{"noteIndex":21},"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Kohar, “MASA DEPAN PENDIDIKAN ISLAM DI ERA DIGITAL,” </w:t>
      </w:r>
      <w:r w:rsidRPr="006A2AF6">
        <w:rPr>
          <w:rFonts w:ascii="Garamond" w:hAnsi="Garamond"/>
          <w:i/>
          <w:noProof/>
        </w:rPr>
        <w:t>Jurnal Ilmiah Al-Hadi</w:t>
      </w:r>
      <w:r w:rsidRPr="006A2AF6">
        <w:rPr>
          <w:rFonts w:ascii="Garamond" w:hAnsi="Garamond"/>
          <w:noProof/>
        </w:rPr>
        <w:t xml:space="preserve"> 9, no. 1 (2023): 38–44.</w:t>
      </w:r>
      <w:r w:rsidRPr="006A2AF6">
        <w:rPr>
          <w:rFonts w:ascii="Garamond" w:hAnsi="Garamond"/>
        </w:rPr>
        <w:fldChar w:fldCharType="end"/>
      </w:r>
    </w:p>
  </w:footnote>
  <w:footnote w:id="22">
    <w:p w14:paraId="3A02CA84"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963-3540","author":[{"dropping-particle":"","family":"Masuroh","given":"Imas Siti","non-dropping-particle":"","parse-names":false,"suffix":""},{"dropping-particle":"","family":"Mardani","given":"Dede Aji","non-dropping-particle":"","parse-names":false,"suffix":""}],"container-title":"INTEGRATIF| Jurnal Magister Pendidikan Agama Islam","id":"ITEM-1","issue":"1","issued":{"date-parts":[["2025"]]},"page":"85-101","title":"Artificial intelligence dan pendidikan pendidikan islam: sebuah pendekatan holistik implementatif","type":"article-journal","volume":"6"},"uris":["http://www.mendeley.com/documents/?uuid=502cf158-7833-4d95-9c20-681feabe589e","http://www.mendeley.com/documents/?uuid=4bf7b3b0-233e-41e8-9620-abf8bf9640b4"]}],"mendeley":{"formattedCitation":"Imas Siti Masuroh and Dede Aji Mardani, “Artificial Intelligence Dan Pendidikan Pendidikan Islam: Sebuah Pendekatan Holistik Implementatif,” &lt;i&gt;INTEGRATIF| Jurnal Magister Pendidikan Agama Islam&lt;/i&gt; 6, no. 1 (2025): 85–101.","plainTextFormattedCitation":"Imas Siti Masuroh and Dede Aji Mardani, “Artificial Intelligence Dan Pendidikan Pendidikan Islam: Sebuah Pendekatan Holistik Implementatif,” INTEGRATIF| Jurnal Magister Pendidikan Agama Islam 6, no. 1 (2025): 85–101.","previouslyFormattedCitation":"Imas Siti Masuroh and Dede Aji Mardani, “Artificial Intelligence Dan Pendidikan Pendidikan Islam: Sebuah Pendekatan Holistik Implementatif,” &lt;i&gt;INTEGRATIF| Jurnal Magister Pendidikan Agama Islam&lt;/i&gt; 6, no. 1 (2025): 85–101."},"properties":{"noteIndex":22},"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Imas Siti Masuroh and Dede Aji Mardani, “Artificial Intelligence Dan Pendidikan Pendidikan Islam: Sebuah Pendekatan Holistik Implementatif,” </w:t>
      </w:r>
      <w:r w:rsidRPr="006A2AF6">
        <w:rPr>
          <w:rFonts w:ascii="Garamond" w:hAnsi="Garamond"/>
          <w:i/>
          <w:noProof/>
        </w:rPr>
        <w:t>INTEGRATIF| Jurnal Magister Pendidikan Agama Islam</w:t>
      </w:r>
      <w:r w:rsidRPr="006A2AF6">
        <w:rPr>
          <w:rFonts w:ascii="Garamond" w:hAnsi="Garamond"/>
          <w:noProof/>
        </w:rPr>
        <w:t xml:space="preserve"> 6, no. 1 (2025): 85–101.</w:t>
      </w:r>
      <w:r w:rsidRPr="006A2AF6">
        <w:rPr>
          <w:rFonts w:ascii="Garamond" w:hAnsi="Garamond"/>
        </w:rPr>
        <w:fldChar w:fldCharType="end"/>
      </w:r>
    </w:p>
  </w:footnote>
  <w:footnote w:id="23">
    <w:p w14:paraId="18200080"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BN":"6238128488","author":[{"dropping-particle":"","family":"Yulianto","given":"Harry","non-dropping-particle":"","parse-names":false,"suffix":""}],"id":"ITEM-1","issued":{"date-parts":[["2023"]]},"publisher":"Sagusatal Indonesia","title":"Paradigma Transformasi Sistem Pendidikan: Perspektif Fasilitator Sekolah Penggerak","type":"book"},"uris":["http://www.mendeley.com/documents/?uuid=edbc7906-bba5-43c9-be8b-bff807c626d3","http://www.mendeley.com/documents/?uuid=8ea38006-30c4-4da9-9488-f51adfa40c3a"]}],"mendeley":{"formattedCitation":"Harry Yulianto, &lt;i&gt;Paradigma Transformasi Sistem Pendidikan: Perspektif Fasilitator Sekolah Penggerak&lt;/i&gt; (Sagusatal Indonesia, 2023).","plainTextFormattedCitation":"Harry Yulianto, Paradigma Transformasi Sistem Pendidikan: Perspektif Fasilitator Sekolah Penggerak (Sagusatal Indonesia, 2023).","previouslyFormattedCitation":"Harry Yulianto, &lt;i&gt;Paradigma Transformasi Sistem Pendidikan: Perspektif Fasilitator Sekolah Penggerak&lt;/i&gt; (Sagusatal Indonesia, 2023)."},"properties":{"noteIndex":23},"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Harry Yulianto, </w:t>
      </w:r>
      <w:r w:rsidRPr="006A2AF6">
        <w:rPr>
          <w:rFonts w:ascii="Garamond" w:hAnsi="Garamond"/>
          <w:i/>
          <w:noProof/>
        </w:rPr>
        <w:t>Paradigma Transformasi Sistem Pendidikan: Perspektif Fasilitator Sekolah Penggerak</w:t>
      </w:r>
      <w:r w:rsidRPr="006A2AF6">
        <w:rPr>
          <w:rFonts w:ascii="Garamond" w:hAnsi="Garamond"/>
          <w:noProof/>
        </w:rPr>
        <w:t xml:space="preserve"> (Sagusatal Indonesia, 2023).</w:t>
      </w:r>
      <w:r w:rsidRPr="006A2AF6">
        <w:rPr>
          <w:rFonts w:ascii="Garamond" w:hAnsi="Garamond"/>
        </w:rPr>
        <w:fldChar w:fldCharType="end"/>
      </w:r>
    </w:p>
  </w:footnote>
  <w:footnote w:id="24">
    <w:p w14:paraId="1EBFDA1C"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Taufik","given":"Nurut","non-dropping-particle":"","parse-names":false,"suffix":""}],"id":"ITEM-1","issued":{"date-parts":[["2017"]]},"page":"52-62","title":"IMPLEMENTASI PENGEMBANGAN KURIKULUM PAI BERBASIS MULTIKULTURAL","type":"article-journal"},"uris":["http://www.mendeley.com/documents/?uuid=3ebb237d-b450-4553-af9f-b9f79cb3edb4"]}],"mendeley":{"formattedCitation":"Taufik, “IMPLEMENTASI PENGEMBANGAN KURIKULUM PAI BERBASIS MULTIKULTURAL.”","plainTextFormattedCitation":"Taufik, “IMPLEMENTASI PENGEMBANGAN KURIKULUM PAI BERBASIS MULTIKULTURAL.”","previouslyFormattedCitation":"Taufik, “IMPLEMENTASI PENGEMBANGAN KURIKULUM PAI BERBASIS MULTIKULTURAL.”"},"properties":{"noteIndex":24},"schema":"https://github.com/citation-style-language/schema/raw/master/csl-citation.json"}</w:instrText>
      </w:r>
      <w:r w:rsidRPr="006A2AF6">
        <w:rPr>
          <w:rFonts w:ascii="Garamond" w:hAnsi="Garamond"/>
        </w:rPr>
        <w:fldChar w:fldCharType="separate"/>
      </w:r>
      <w:r w:rsidRPr="006A2AF6">
        <w:rPr>
          <w:rFonts w:ascii="Garamond" w:hAnsi="Garamond"/>
          <w:noProof/>
        </w:rPr>
        <w:t>Taufik, “IMPLEMENTASI PENGEMBANGAN KURIKULUM PAI BERBASIS MULTIKULTURAL.”</w:t>
      </w:r>
      <w:r w:rsidRPr="006A2AF6">
        <w:rPr>
          <w:rFonts w:ascii="Garamond" w:hAnsi="Garamond"/>
        </w:rPr>
        <w:fldChar w:fldCharType="end"/>
      </w:r>
    </w:p>
  </w:footnote>
  <w:footnote w:id="25">
    <w:p w14:paraId="411F3312"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DOI":"10.58578/tsaqofah.v4i1.2571","author":[{"dropping-particle":"","family":"Sugiyarti","given":"Sri","non-dropping-particle":"","parse-names":false,"suffix":""},{"dropping-particle":"","family":"Anshory","given":"Muhammad Isa","non-dropping-particle":"","parse-names":false,"suffix":""}],"id":"ITEM-1","issued":{"date-parts":[["2024"]]},"page":"779-786","title":"PENDIDIKAN ISLAM DI ERA DIGITAL","type":"article-journal","volume":"4"},"uris":["http://www.mendeley.com/documents/?uuid=2f3a2ba6-b81b-4186-9755-44fca33e9ff3","http://www.mendeley.com/documents/?uuid=26e2e758-d793-4140-89be-9147a0ab52c3"]}],"mendeley":{"formattedCitation":"Sri Sugiyarti and Muhammad Isa Anshory, “PENDIDIKAN ISLAM DI ERA DIGITAL” 4 (2024): 779–786.","plainTextFormattedCitation":"Sri Sugiyarti and Muhammad Isa Anshory, “PENDIDIKAN ISLAM DI ERA DIGITAL” 4 (2024): 779–786.","previouslyFormattedCitation":"Sri Sugiyarti and Muhammad Isa Anshory, “PENDIDIKAN ISLAM DI ERA DIGITAL” 4 (2024): 779–786."},"properties":{"noteIndex":25},"schema":"https://github.com/citation-style-language/schema/raw/master/csl-citation.json"}</w:instrText>
      </w:r>
      <w:r w:rsidRPr="006A2AF6">
        <w:rPr>
          <w:rFonts w:ascii="Garamond" w:hAnsi="Garamond"/>
        </w:rPr>
        <w:fldChar w:fldCharType="separate"/>
      </w:r>
      <w:r w:rsidRPr="006A2AF6">
        <w:rPr>
          <w:rFonts w:ascii="Garamond" w:hAnsi="Garamond"/>
          <w:noProof/>
        </w:rPr>
        <w:t>Sri Sugiyarti and Muhammad Isa Anshory, “PENDIDIKAN ISLAM DI ERA DIGITAL” 4 (2024): 779–786.</w:t>
      </w:r>
      <w:r w:rsidRPr="006A2AF6">
        <w:rPr>
          <w:rFonts w:ascii="Garamond" w:hAnsi="Garamond"/>
        </w:rPr>
        <w:fldChar w:fldCharType="end"/>
      </w:r>
    </w:p>
  </w:footnote>
  <w:footnote w:id="26">
    <w:p w14:paraId="64F71DA4" w14:textId="77777777" w:rsidR="00362E00" w:rsidRPr="00193000" w:rsidRDefault="00362E00" w:rsidP="006A2AF6">
      <w:pPr>
        <w:pStyle w:val="FootnoteText"/>
        <w:ind w:firstLine="720"/>
        <w:jc w:val="both"/>
        <w:rPr>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3025-4795","author":[{"dropping-particle":"","family":"Yemmardotillah","given":"M","non-dropping-particle":"","parse-names":false,"suffix":""},{"dropping-particle":"","family":"Indria","given":"Anita","non-dropping-particle":"","parse-names":false,"suffix":""},{"dropping-particle":"","family":"Indriani","given":"Rini","non-dropping-particle":"","parse-names":false,"suffix":""}],"container-title":"Malewa: Journal of Multidisciplinary Educational Research","id":"ITEM-1","issue":"2","issued":{"date-parts":[["2024"]]},"page":"75-87","title":"Tantangan dan peluang pendidikan agama Islam di era Society 5.0","type":"article-journal","volume":"2"},"uris":["http://www.mendeley.com/documents/?uuid=19d1ac3e-9b54-4722-bf5f-f9fed3a828a8","http://www.mendeley.com/documents/?uuid=cca682ec-acfc-4463-b30e-03cb3f965490"]}],"mendeley":{"formattedCitation":"M Yemmardotillah, Anita Indria, and Rini Indriani, “Tantangan Dan Peluang Pendidikan Agama Islam Di Era Society 5.0,” &lt;i&gt;Malewa: Journal of Multidisciplinary Educational Research&lt;/i&gt; 2, no. 2 (2024): 75–87.","plainTextFormattedCitation":"M Yemmardotillah, Anita Indria, and Rini Indriani, “Tantangan Dan Peluang Pendidikan Agama Islam Di Era Society 5.0,” Malewa: Journal of Multidisciplinary Educational Research 2, no. 2 (2024): 75–87.","previouslyFormattedCitation":"M Yemmardotillah, Anita Indria, and Rini Indriani, “Tantangan Dan Peluang Pendidikan Agama Islam Di Era Society 5.0,” &lt;i&gt;Malewa: Journal of Multidisciplinary Educational Research&lt;/i&gt; 2, no. 2 (2024): 75–87."},"properties":{"noteIndex":26},"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M Yemmardotillah, Anita Indria, and Rini Indriani, “Tantangan Dan Peluang Pendidikan Agama Islam Di Era Society 5.0,” </w:t>
      </w:r>
      <w:r w:rsidRPr="006A2AF6">
        <w:rPr>
          <w:rFonts w:ascii="Garamond" w:hAnsi="Garamond"/>
          <w:i/>
          <w:noProof/>
        </w:rPr>
        <w:t>Malewa: Journal of Multidisciplinary Educational Research</w:t>
      </w:r>
      <w:r w:rsidRPr="006A2AF6">
        <w:rPr>
          <w:rFonts w:ascii="Garamond" w:hAnsi="Garamond"/>
          <w:noProof/>
        </w:rPr>
        <w:t xml:space="preserve"> 2, no. 2 (2024): 75–87.</w:t>
      </w:r>
      <w:r w:rsidRPr="006A2AF6">
        <w:rPr>
          <w:rFonts w:ascii="Garamond" w:hAnsi="Garamond"/>
        </w:rPr>
        <w:fldChar w:fldCharType="end"/>
      </w:r>
    </w:p>
  </w:footnote>
  <w:footnote w:id="27">
    <w:p w14:paraId="77391030"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Lucky","given":"Nella","non-dropping-particle":"","parse-names":false,"suffix":""}],"container-title":"SUMUR-Jurnal Sosial Humaniora","id":"ITEM-1","issue":"1","issued":{"date-parts":[["2024"]]},"page":"1-5","title":"Perkembangan Teknologi Dalam Perspektif Pendidikan Agama Islam","type":"article-journal","volume":"2"},"uris":["http://www.mendeley.com/documents/?uuid=2d9622ec-3dca-4d90-a556-6927d8ac00fa","http://www.mendeley.com/documents/?uuid=9cc0c8b6-5a6d-4d8f-8465-9458538422a7"]}],"mendeley":{"formattedCitation":"Nella Lucky, “Perkembangan Teknologi Dalam Perspektif Pendidikan Agama Islam,” &lt;i&gt;SUMUR-Jurnal Sosial Humaniora&lt;/i&gt; 2, no. 1 (2024): 1–5.","plainTextFormattedCitation":"Nella Lucky, “Perkembangan Teknologi Dalam Perspektif Pendidikan Agama Islam,” SUMUR-Jurnal Sosial Humaniora 2, no. 1 (2024): 1–5.","previouslyFormattedCitation":"Nella Lucky, “Perkembangan Teknologi Dalam Perspektif Pendidikan Agama Islam,” &lt;i&gt;SUMUR-Jurnal Sosial Humaniora&lt;/i&gt; 2, no. 1 (2024): 1–5."},"properties":{"noteIndex":27},"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Nella Lucky, “Perkembangan Teknologi Dalam Perspektif Pendidikan Agama Islam,” </w:t>
      </w:r>
      <w:r w:rsidRPr="006A2AF6">
        <w:rPr>
          <w:rFonts w:ascii="Garamond" w:hAnsi="Garamond"/>
          <w:i/>
          <w:noProof/>
        </w:rPr>
        <w:t>SUMUR-Jurnal Sosial Humaniora</w:t>
      </w:r>
      <w:r w:rsidRPr="006A2AF6">
        <w:rPr>
          <w:rFonts w:ascii="Garamond" w:hAnsi="Garamond"/>
          <w:noProof/>
        </w:rPr>
        <w:t xml:space="preserve"> 2, no. 1 (2024): 1–5.</w:t>
      </w:r>
      <w:r w:rsidRPr="006A2AF6">
        <w:rPr>
          <w:rFonts w:ascii="Garamond" w:hAnsi="Garamond"/>
        </w:rPr>
        <w:fldChar w:fldCharType="end"/>
      </w:r>
    </w:p>
  </w:footnote>
  <w:footnote w:id="28">
    <w:p w14:paraId="632F0C0E"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774-5058","author":[{"dropping-particle":"","family":"NUR","given":"AFIF","non-dropping-particle":"","parse-names":false,"suffix":""},{"dropping-particle":"","family":"ADLAN","given":"NAWAWI","non-dropping-particle":"","parse-names":false,"suffix":""}],"container-title":"EDUINOVASI: JOURNAL OF BASIC EDUCATIONAL STUDIES Учредители: Institut Agama Islam Nasional Laa Roiba Bogor","id":"ITEM-1","issue":"3","issued":{"date-parts":[["2024"]]},"page":"1829-1848","title":"Optimalisasi pengajaran Al-Quran dan Hadis melalui teknologi kecerdasan buatan: Tantangan dan strategi integrasi","type":"article-journal","volume":"4"},"uris":["http://www.mendeley.com/documents/?uuid=3e5a0d40-9139-490c-90c3-f764afe6ef50","http://www.mendeley.com/documents/?uuid=3b201c4c-5552-4abe-ba71-1e6e82d2ed59"]}],"mendeley":{"formattedCitation":"AFIF NUR and NAWAWI ADLAN, “Optimalisasi Pengajaran Al-Quran Dan Hadis Melalui Teknologi Kecerdasan Buatan: Tantangan Dan Strategi Integrasi,” &lt;i&gt;EDUINOVASI: JOURNAL OF BASIC EDUCATIONAL STUDIES Учредители: Institut Agama Islam Nasional Laa Roiba Bogor&lt;/i&gt; 4, no. 3 (2024): 1829–1848.","plainTextFormattedCitation":"AFIF NUR and NAWAWI ADLAN, “Optimalisasi Pengajaran Al-Quran Dan Hadis Melalui Teknologi Kecerdasan Buatan: Tantangan Dan Strategi Integrasi,” EDUINOVASI: JOURNAL OF BASIC EDUCATIONAL STUDIES Учредители: Institut Agama Islam Nasional Laa Roiba Bogor 4, no. 3 (2024): 1829–1848.","previouslyFormattedCitation":"AFIF NUR and NAWAWI ADLAN, “Optimalisasi Pengajaran Al-Quran Dan Hadis Melalui Teknologi Kecerdasan Buatan: Tantangan Dan Strategi Integrasi,” &lt;i&gt;EDUINOVASI: JOURNAL OF BASIC EDUCATIONAL STUDIES Учредители: Institut Agama Islam Nasional Laa Roiba Bogor&lt;/i&gt; 4, no. 3 (2024): 1829–1848."},"properties":{"noteIndex":28},"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AFIF NUR and NAWAWI ADLAN, “Optimalisasi Pengajaran Al-Quran Dan Hadis Melalui Teknologi Kecerdasan Buatan: Tantangan Dan Strategi Integrasi,” </w:t>
      </w:r>
      <w:r w:rsidRPr="006A2AF6">
        <w:rPr>
          <w:rFonts w:ascii="Garamond" w:hAnsi="Garamond"/>
          <w:i/>
          <w:noProof/>
        </w:rPr>
        <w:t>EDUINOVASI: JOURNAL OF BASIC EDUCATIONAL STUDIES Учредители: Institut Agama Islam Nasional Laa Roiba Bogor</w:t>
      </w:r>
      <w:r w:rsidRPr="006A2AF6">
        <w:rPr>
          <w:rFonts w:ascii="Garamond" w:hAnsi="Garamond"/>
          <w:noProof/>
        </w:rPr>
        <w:t xml:space="preserve"> 4, no. 3 (2024): 1829–1848.</w:t>
      </w:r>
      <w:r w:rsidRPr="006A2AF6">
        <w:rPr>
          <w:rFonts w:ascii="Garamond" w:hAnsi="Garamond"/>
        </w:rPr>
        <w:fldChar w:fldCharType="end"/>
      </w:r>
    </w:p>
  </w:footnote>
  <w:footnote w:id="29">
    <w:p w14:paraId="1EEE506D" w14:textId="77777777" w:rsidR="00362E00" w:rsidRPr="001A6249" w:rsidRDefault="00362E00" w:rsidP="006A2AF6">
      <w:pPr>
        <w:pStyle w:val="FootnoteText"/>
        <w:ind w:firstLine="720"/>
        <w:jc w:val="both"/>
        <w:rPr>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3025-3403","author":[{"dropping-particle":"","family":"Wildan","given":"Wildan","non-dropping-particle":"","parse-names":false,"suffix":""}],"container-title":"El-Wasathy: Journal of Islamic Studies","id":"ITEM-1","issue":"1","issued":{"date-parts":[["2025"]]},"page":"99-113","title":"Dari Manuskrip ke Digital: Transformasi Studi Tafsir di Era Digital (Studi Analisis Website Altafsir. com)","type":"article-journal","volume":"3"},"uris":["http://www.mendeley.com/documents/?uuid=2b8cf5af-01d3-4a01-aacf-f76cd3861a0e","http://www.mendeley.com/documents/?uuid=e67446ad-f076-442c-9dc9-eefd7c734a81"]}],"mendeley":{"formattedCitation":"Wildan Wildan, “Dari Manuskrip Ke Digital: Transformasi Studi Tafsir Di Era Digital (Studi Analisis Website Altafsir. Com),” &lt;i&gt;El-Wasathy: Journal of Islamic Studies&lt;/i&gt; 3, no. 1 (2025): 99–113.","plainTextFormattedCitation":"Wildan Wildan, “Dari Manuskrip Ke Digital: Transformasi Studi Tafsir Di Era Digital (Studi Analisis Website Altafsir. Com),” El-Wasathy: Journal of Islamic Studies 3, no. 1 (2025): 99–113.","previouslyFormattedCitation":"Wildan Wildan, “Dari Manuskrip Ke Digital: Transformasi Studi Tafsir Di Era Digital (Studi Analisis Website Altafsir. Com),” &lt;i&gt;El-Wasathy: Journal of Islamic Studies&lt;/i&gt; 3, no. 1 (2025): 99–113."},"properties":{"noteIndex":29},"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Wildan Wildan, “Dari Manuskrip Ke Digital: Transformasi Studi Tafsir Di Era Digital (Studi Analisis Website Altafsir. Com),” </w:t>
      </w:r>
      <w:r w:rsidRPr="006A2AF6">
        <w:rPr>
          <w:rFonts w:ascii="Garamond" w:hAnsi="Garamond"/>
          <w:i/>
          <w:noProof/>
        </w:rPr>
        <w:t>El-Wasathy: Journal of Islamic Studies</w:t>
      </w:r>
      <w:r w:rsidRPr="006A2AF6">
        <w:rPr>
          <w:rFonts w:ascii="Garamond" w:hAnsi="Garamond"/>
          <w:noProof/>
        </w:rPr>
        <w:t xml:space="preserve"> 3, no. 1 (2025): 99–113.</w:t>
      </w:r>
      <w:r w:rsidRPr="006A2AF6">
        <w:rPr>
          <w:rFonts w:ascii="Garamond" w:hAnsi="Garamond"/>
        </w:rPr>
        <w:fldChar w:fldCharType="end"/>
      </w:r>
    </w:p>
  </w:footnote>
  <w:footnote w:id="30">
    <w:p w14:paraId="3790292F"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Syah","given":"Firdiyan","non-dropping-particle":"","parse-names":false,"suffix":""}],"id":"ITEM-1","issued":{"date-parts":[["2025"]]},"publisher":"Yash Media","title":"Buku Chapter Teknologi Pendidikan: Konsep, Inovasi, dan Aplikasinya di Era DIgital","type":"book"},"uris":["http://www.mendeley.com/documents/?uuid=cf328174-7e9a-43b8-87b8-917bb3185516"]}],"mendeley":{"formattedCitation":"Firdiyan Syah, &lt;i&gt;Buku Chapter Teknologi Pendidikan: Konsep, Inovasi, Dan Aplikasinya Di Era DIgital&lt;/i&gt; (Yash Media, 2025), https://repository.upy.ac.id/17832/1/TP - Draft Final.pdf.","plainTextFormattedCitation":"Firdiyan Syah, Buku Chapter Teknologi Pendidikan: Konsep, Inovasi, Dan Aplikasinya Di Era DIgital (Yash Media, 2025), https://repository.upy.ac.id/17832/1/TP - Draft Final.pdf.","previouslyFormattedCitation":"Firdiyan Syah, &lt;i&gt;Buku Chapter Teknologi Pendidikan: Konsep, Inovasi, Dan Aplikasinya Di Era DIgital&lt;/i&gt; (Yash Media, 2025), https://repository.upy.ac.id/17832/1/TP - Draft Final.pdf."},"properties":{"noteIndex":30},"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Firdiyan Syah, </w:t>
      </w:r>
      <w:r w:rsidRPr="006A2AF6">
        <w:rPr>
          <w:rFonts w:ascii="Garamond" w:hAnsi="Garamond"/>
          <w:i/>
          <w:noProof/>
        </w:rPr>
        <w:t>Buku Chapter Teknologi Pendidikan: Konsep, Inovasi, Dan Aplikasinya Di Era DIgital</w:t>
      </w:r>
      <w:r w:rsidRPr="006A2AF6">
        <w:rPr>
          <w:rFonts w:ascii="Garamond" w:hAnsi="Garamond"/>
          <w:noProof/>
        </w:rPr>
        <w:t xml:space="preserve"> (Yash Media, 2025), https://repository.upy.ac.id/17832/1/TP - Draft Final.pdf.</w:t>
      </w:r>
      <w:r w:rsidRPr="006A2AF6">
        <w:rPr>
          <w:rFonts w:ascii="Garamond" w:hAnsi="Garamond"/>
        </w:rPr>
        <w:fldChar w:fldCharType="end"/>
      </w:r>
    </w:p>
  </w:footnote>
  <w:footnote w:id="31">
    <w:p w14:paraId="3088C3C5"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614-8862","author":[{"dropping-particle":"","family":"Imamah","given":"Yuli Habibatul","non-dropping-particle":"","parse-names":false,"suffix":""}],"container-title":"International Journal on Advanced Science, Education, and Religion","id":"ITEM-1","issue":"1","issued":{"date-parts":[["2025"]]},"page":"548-555","title":"Synergy of Islamic Religious Education and Digital Technology in Realizing 21st Century Learning","type":"article-journal","volume":"8"},"uris":["http://www.mendeley.com/documents/?uuid=465b5290-c7f0-45ed-ab2d-f61b6a735c7b"]}],"mendeley":{"formattedCitation":"Yuli Habibatul Imamah, “Synergy of Islamic Religious Education and Digital Technology in Realizing 21st Century Learning,” &lt;i&gt;International Journal on Advanced Science, Education, and Religion&lt;/i&gt; 8, no. 1 (2025): 548–555.","plainTextFormattedCitation":"Yuli Habibatul Imamah, “Synergy of Islamic Religious Education and Digital Technology in Realizing 21st Century Learning,” International Journal on Advanced Science, Education, and Religion 8, no. 1 (2025): 548–555.","previouslyFormattedCitation":"Yuli Habibatul Imamah, “Synergy of Islamic Religious Education and Digital Technology in Realizing 21st Century Learning,” &lt;i&gt;International Journal on Advanced Science, Education, and Religion&lt;/i&gt; 8, no. 1 (2025): 548–555."},"properties":{"noteIndex":31},"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Yuli Habibatul Imamah, “Synergy of Islamic Religious Education and Digital Technology in Realizing 21st Century Learning,” </w:t>
      </w:r>
      <w:r w:rsidRPr="006A2AF6">
        <w:rPr>
          <w:rFonts w:ascii="Garamond" w:hAnsi="Garamond"/>
          <w:i/>
          <w:noProof/>
        </w:rPr>
        <w:t>International Journal on Advanced Science, Education, and Religion</w:t>
      </w:r>
      <w:r w:rsidRPr="006A2AF6">
        <w:rPr>
          <w:rFonts w:ascii="Garamond" w:hAnsi="Garamond"/>
          <w:noProof/>
        </w:rPr>
        <w:t xml:space="preserve"> 8, no. 1 (2025): 548–555.</w:t>
      </w:r>
      <w:r w:rsidRPr="006A2AF6">
        <w:rPr>
          <w:rFonts w:ascii="Garamond" w:hAnsi="Garamond"/>
        </w:rPr>
        <w:fldChar w:fldCharType="end"/>
      </w:r>
    </w:p>
  </w:footnote>
  <w:footnote w:id="32">
    <w:p w14:paraId="09CB324A"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716-4691","author":[{"dropping-particle":"","family":"Firdaus","given":"Muhamad Yoga","non-dropping-particle":"","parse-names":false,"suffix":""}],"container-title":"Reslaj: Religion Education Social Laa Roiba Journal","id":"ITEM-1","issue":"6","issued":{"date-parts":[["2023"]]},"page":"2710-2716","title":"Digitalisasi khazanah ilmu al-qur’an dan tafsir di era digital","type":"article-journal","volume":"5"},"uris":["http://www.mendeley.com/documents/?uuid=a4b4b4e1-80e8-4245-b615-28326de7fa9d"]}],"mendeley":{"formattedCitation":"Muhamad Yoga Firdaus, “Digitalisasi Khazanah Ilmu Al-Qur’an Dan Tafsir Di Era Digital,” &lt;i&gt;Reslaj: Religion Education Social Laa Roiba Journal&lt;/i&gt; 5, no. 6 (2023): 2710–2716.","plainTextFormattedCitation":"Muhamad Yoga Firdaus, “Digitalisasi Khazanah Ilmu Al-Qur’an Dan Tafsir Di Era Digital,” Reslaj: Religion Education Social Laa Roiba Journal 5, no. 6 (2023): 2710–2716.","previouslyFormattedCitation":"Muhamad Yoga Firdaus, “Digitalisasi Khazanah Ilmu Al-Qur’an Dan Tafsir Di Era Digital,” &lt;i&gt;Reslaj: Religion Education Social Laa Roiba Journal&lt;/i&gt; 5, no. 6 (2023): 2710–2716."},"properties":{"noteIndex":32},"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Muhamad Yoga Firdaus, “Digitalisasi Khazanah Ilmu Al-Qur’an Dan Tafsir Di Era Digital,” </w:t>
      </w:r>
      <w:r w:rsidRPr="006A2AF6">
        <w:rPr>
          <w:rFonts w:ascii="Garamond" w:hAnsi="Garamond"/>
          <w:i/>
          <w:noProof/>
        </w:rPr>
        <w:t>Reslaj: Religion Education Social Laa Roiba Journal</w:t>
      </w:r>
      <w:r w:rsidRPr="006A2AF6">
        <w:rPr>
          <w:rFonts w:ascii="Garamond" w:hAnsi="Garamond"/>
          <w:noProof/>
        </w:rPr>
        <w:t xml:space="preserve"> 5, no. 6 (2023): 2710–2716.</w:t>
      </w:r>
      <w:r w:rsidRPr="006A2AF6">
        <w:rPr>
          <w:rFonts w:ascii="Garamond" w:hAnsi="Garamond"/>
        </w:rPr>
        <w:fldChar w:fldCharType="end"/>
      </w:r>
    </w:p>
  </w:footnote>
  <w:footnote w:id="33">
    <w:p w14:paraId="5354EC91" w14:textId="77777777" w:rsidR="00362E00" w:rsidRPr="00ED276E" w:rsidRDefault="00362E00" w:rsidP="006A2AF6">
      <w:pPr>
        <w:pStyle w:val="FootnoteText"/>
        <w:ind w:firstLine="720"/>
        <w:jc w:val="both"/>
        <w:rPr>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685-3035","author":[{"dropping-particle":"","family":"Rofiqah","given":"Siti Anisatur","non-dropping-particle":"","parse-names":false,"suffix":""},{"dropping-particle":"","family":"Andriani","given":"Dwi","non-dropping-particle":"","parse-names":false,"suffix":""},{"dropping-particle":"","family":"Effendi","given":"Effendi","non-dropping-particle":"","parse-names":false,"suffix":""},{"dropping-particle":"","family":"Irawan","given":"Indra","non-dropping-particle":"","parse-names":false,"suffix":""},{"dropping-particle":"","family":"Muzakki","given":"Haris","non-dropping-particle":"","parse-names":false,"suffix":""}],"container-title":"Jurnal Indonesia Mengabdi","id":"ITEM-1","issue":"2","issued":{"date-parts":[["2023"]]},"page":"79-83","title":"Pemanfaatan Aplikasi Zoom dan Google Meet Sebagai Media Optimalisasi Kepengurusan JPPPM (Jam’iyyah Perempuan Pengasuh Pesantren dan Muballighoh) OKU Timur","type":"article-journal","volume":"5"},"uris":["http://www.mendeley.com/documents/?uuid=6eae88b8-c17b-45f6-9cf8-c7cecd2f3f8c"]}],"mendeley":{"formattedCitation":"Siti Anisatur Rofiqah et al., “Pemanfaatan Aplikasi Zoom Dan Google Meet Sebagai Media Optimalisasi Kepengurusan JPPPM (Jam’iyyah Perempuan Pengasuh Pesantren Dan Muballighoh) OKU Timur,” &lt;i&gt;Jurnal Indonesia Mengabdi&lt;/i&gt; 5, no. 2 (2023): 79–83.","plainTextFormattedCitation":"Siti Anisatur Rofiqah et al., “Pemanfaatan Aplikasi Zoom Dan Google Meet Sebagai Media Optimalisasi Kepengurusan JPPPM (Jam’iyyah Perempuan Pengasuh Pesantren Dan Muballighoh) OKU Timur,” Jurnal Indonesia Mengabdi 5, no. 2 (2023): 79–83.","previouslyFormattedCitation":"Siti Anisatur Rofiqah et al., “Pemanfaatan Aplikasi Zoom Dan Google Meet Sebagai Media Optimalisasi Kepengurusan JPPPM (Jam’iyyah Perempuan Pengasuh Pesantren Dan Muballighoh) OKU Timur,” &lt;i&gt;Jurnal Indonesia Mengabdi&lt;/i&gt; 5, no. 2 (2023): 79–83."},"properties":{"noteIndex":33},"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Siti Anisatur Rofiqah et al., “Pemanfaatan Aplikasi Zoom Dan Google Meet Sebagai Media Optimalisasi Kepengurusan JPPPM (Jam’iyyah Perempuan Pengasuh Pesantren Dan Muballighoh) OKU Timur,” </w:t>
      </w:r>
      <w:r w:rsidRPr="006A2AF6">
        <w:rPr>
          <w:rFonts w:ascii="Garamond" w:hAnsi="Garamond"/>
          <w:i/>
          <w:noProof/>
        </w:rPr>
        <w:t>Jurnal Indonesia Mengabdi</w:t>
      </w:r>
      <w:r w:rsidRPr="006A2AF6">
        <w:rPr>
          <w:rFonts w:ascii="Garamond" w:hAnsi="Garamond"/>
          <w:noProof/>
        </w:rPr>
        <w:t xml:space="preserve"> 5, no. 2 (2023): 79–83.</w:t>
      </w:r>
      <w:r w:rsidRPr="006A2AF6">
        <w:rPr>
          <w:rFonts w:ascii="Garamond" w:hAnsi="Garamond"/>
        </w:rPr>
        <w:fldChar w:fldCharType="end"/>
      </w:r>
    </w:p>
  </w:footnote>
  <w:footnote w:id="34">
    <w:p w14:paraId="7C044C8A"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DOI":"10.47467/alkharaj.v7i1.4114","author":[{"dropping-particle":"","family":"Deasy Eka Saputri","given":"Guntur Alting","non-dropping-particle":"","parse-names":false,"suffix":""}],"container-title":"Al-Kharaj: Jurnal Ekonomi, Keuangan &amp; Bisnis Syariah","id":"ITEM-1","issue":"1","issued":{"date-parts":[["2025"]]},"page":"53-58","title":"Penggunaan AI (Artificial Intelligence) dalam Pendidikan Islam di Indonesia","type":"article-journal","volume":"7"},"uris":["http://www.mendeley.com/documents/?uuid=81d29de0-a66b-4eb6-8746-55be1237fdd0"]}],"mendeley":{"formattedCitation":"Guntur Alting Deasy Eka Saputri, “Penggunaan AI (Artificial Intelligence) Dalam Pendidikan Islam Di Indonesia,” &lt;i&gt;Al-Kharaj: Jurnal Ekonomi, Keuangan &amp; Bisnis Syariah&lt;/i&gt; 7, no. 1 (2025): 53–58.","plainTextFormattedCitation":"Guntur Alting Deasy Eka Saputri, “Penggunaan AI (Artificial Intelligence) Dalam Pendidikan Islam Di Indonesia,” Al-Kharaj: Jurnal Ekonomi, Keuangan &amp; Bisnis Syariah 7, no. 1 (2025): 53–58.","previouslyFormattedCitation":"Guntur Alting Deasy Eka Saputri, “Penggunaan AI (Artificial Intelligence) Dalam Pendidikan Islam Di Indonesia,” &lt;i&gt;Al-Kharaj: Jurnal Ekonomi, Keuangan &amp; Bisnis Syariah&lt;/i&gt; 7, no. 1 (2025): 53–58."},"properties":{"noteIndex":34},"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Guntur Alting Deasy Eka Saputri, “Penggunaan AI (Artificial Intelligence) Dalam Pendidikan Islam Di Indonesia,” </w:t>
      </w:r>
      <w:r w:rsidRPr="006A2AF6">
        <w:rPr>
          <w:rFonts w:ascii="Garamond" w:hAnsi="Garamond"/>
          <w:i/>
          <w:noProof/>
        </w:rPr>
        <w:t>Al-Kharaj: Jurnal Ekonomi, Keuangan &amp; Bisnis Syariah</w:t>
      </w:r>
      <w:r w:rsidRPr="006A2AF6">
        <w:rPr>
          <w:rFonts w:ascii="Garamond" w:hAnsi="Garamond"/>
          <w:noProof/>
        </w:rPr>
        <w:t xml:space="preserve"> 7, no. 1 (2025): 53–58.</w:t>
      </w:r>
      <w:r w:rsidRPr="006A2AF6">
        <w:rPr>
          <w:rFonts w:ascii="Garamond" w:hAnsi="Garamond"/>
        </w:rPr>
        <w:fldChar w:fldCharType="end"/>
      </w:r>
    </w:p>
  </w:footnote>
  <w:footnote w:id="35">
    <w:p w14:paraId="4BF9507B"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988-4209","author":[{"dropping-particle":"","family":"Bainar","given":"Bainar","non-dropping-particle":"","parse-names":false,"suffix":""}],"container-title":"Baitul Hikmah: Jurnal Ilmiah Keislaman","id":"ITEM-1","issue":"2","issued":{"date-parts":[["2024"]]},"page":"74-80","title":"Peluang dan Tantangan Digitalisasi Bagi Pendidikan Agama Islam","type":"article-journal","volume":"2"},"uris":["http://www.mendeley.com/documents/?uuid=4f3ccae9-31c8-4444-a653-8a9c32dae5bd"]}],"mendeley":{"formattedCitation":"Bainar, “Peluang Dan Tantangan Digitalisasi Bagi Pendidikan Agama Islam.”","plainTextFormattedCitation":"Bainar, “Peluang Dan Tantangan Digitalisasi Bagi Pendidikan Agama Islam.”","previouslyFormattedCitation":"Bainar, “Peluang Dan Tantangan Digitalisasi Bagi Pendidikan Agama Islam.”"},"properties":{"noteIndex":35},"schema":"https://github.com/citation-style-language/schema/raw/master/csl-citation.json"}</w:instrText>
      </w:r>
      <w:r w:rsidRPr="006A2AF6">
        <w:rPr>
          <w:rFonts w:ascii="Garamond" w:hAnsi="Garamond"/>
        </w:rPr>
        <w:fldChar w:fldCharType="separate"/>
      </w:r>
      <w:r w:rsidRPr="006A2AF6">
        <w:rPr>
          <w:rFonts w:ascii="Garamond" w:hAnsi="Garamond"/>
          <w:noProof/>
        </w:rPr>
        <w:t>Bainar, “Peluang Dan Tantangan Digitalisasi Bagi Pendidikan Agama Islam.”</w:t>
      </w:r>
      <w:r w:rsidRPr="006A2AF6">
        <w:rPr>
          <w:rFonts w:ascii="Garamond" w:hAnsi="Garamond"/>
        </w:rPr>
        <w:fldChar w:fldCharType="end"/>
      </w:r>
    </w:p>
  </w:footnote>
  <w:footnote w:id="36">
    <w:p w14:paraId="36914C63"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Mansir","given":"Firman","non-dropping-particle":"","parse-names":false,"suffix":""}],"id":"ITEM-1","issue":"2","issued":{"date-parts":[["2022"]]},"page":"284-292","title":"Problems of Islamic Religious Education in the Digital Era","type":"article-journal","volume":"1"},"uris":["http://www.mendeley.com/documents/?uuid=72e245dd-59b5-4575-baeb-40e4c5d7b2ef","http://www.mendeley.com/documents/?uuid=fac20cf2-560f-4dc6-b908-ecb23b78f615"]}],"mendeley":{"formattedCitation":"Firman Mansir, “Problems of Islamic Religious Education in the Digital Era” 1, no. 2 (2022): 284–292.","plainTextFormattedCitation":"Firman Mansir, “Problems of Islamic Religious Education in the Digital Era” 1, no. 2 (2022): 284–292.","previouslyFormattedCitation":"Firman Mansir, “Problems of Islamic Religious Education in the Digital Era” 1, no. 2 (2022): 284–292."},"properties":{"noteIndex":36},"schema":"https://github.com/citation-style-language/schema/raw/master/csl-citation.json"}</w:instrText>
      </w:r>
      <w:r w:rsidRPr="006A2AF6">
        <w:rPr>
          <w:rFonts w:ascii="Garamond" w:hAnsi="Garamond"/>
        </w:rPr>
        <w:fldChar w:fldCharType="separate"/>
      </w:r>
      <w:r w:rsidRPr="006A2AF6">
        <w:rPr>
          <w:rFonts w:ascii="Garamond" w:hAnsi="Garamond"/>
          <w:noProof/>
        </w:rPr>
        <w:t>Firman Mansir, “Problems of Islamic Religious Education in the Digital Era” 1, no. 2 (2022): 284–292.</w:t>
      </w:r>
      <w:r w:rsidRPr="006A2AF6">
        <w:rPr>
          <w:rFonts w:ascii="Garamond" w:hAnsi="Garamond"/>
        </w:rPr>
        <w:fldChar w:fldCharType="end"/>
      </w:r>
    </w:p>
  </w:footnote>
  <w:footnote w:id="37">
    <w:p w14:paraId="7F2C334C"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Juli Ahirin, Sukarsih, Idaya Andriani, Gafar Alamsya","given":"Fakhruddin","non-dropping-particle":"","parse-names":false,"suffix":""}],"container-title":"ALIGNMENT : Journal of Administration and Educational Management","id":"ITEM-1","issued":{"date-parts":[["2024"]]},"page":"2020-2025","title":"KEMAJUAN TEKNOLOGI DAN ISU ETIKA DALAM PENDIDIKAN ISLAM","type":"article-journal","volume":"7"},"uris":["http://www.mendeley.com/documents/?uuid=0c12e7a4-669c-435e-8031-9ba5fc4cc7d4","http://www.mendeley.com/documents/?uuid=b3356b70-f850-46bc-a47e-21c6bae3d0f5"]}],"mendeley":{"formattedCitation":"Fakhruddin Juli Ahirin, Sukarsih, Idaya Andriani, Gafar Alamsya, “KEMAJUAN TEKNOLOGI DAN ISU ETIKA DALAM PENDIDIKAN ISLAM,” &lt;i&gt;ALIGNMENT</w:instrText>
      </w:r>
      <w:r w:rsidRPr="006A2AF6">
        <w:rPr>
          <w:rFonts w:ascii="Times New Roman" w:hAnsi="Times New Roman" w:cs="Times New Roman"/>
        </w:rPr>
        <w:instrText> </w:instrText>
      </w:r>
      <w:r w:rsidRPr="006A2AF6">
        <w:rPr>
          <w:rFonts w:ascii="Garamond" w:hAnsi="Garamond"/>
        </w:rPr>
        <w:instrText>: Journal of Administration and Educational Management&lt;/i&gt; 7 (2024): 2020</w:instrText>
      </w:r>
      <w:r w:rsidRPr="006A2AF6">
        <w:rPr>
          <w:rFonts w:ascii="Garamond" w:hAnsi="Garamond" w:cs="Garamond"/>
        </w:rPr>
        <w:instrText>–</w:instrText>
      </w:r>
      <w:r w:rsidRPr="006A2AF6">
        <w:rPr>
          <w:rFonts w:ascii="Garamond" w:hAnsi="Garamond"/>
        </w:rPr>
        <w:instrText xml:space="preserve">2025.","plainTextFormattedCitation":"Fakhruddin Juli Ahirin, Sukarsih, Idaya Andriani, Gafar Alamsya, </w:instrText>
      </w:r>
      <w:r w:rsidRPr="006A2AF6">
        <w:rPr>
          <w:rFonts w:ascii="Garamond" w:hAnsi="Garamond" w:cs="Garamond"/>
        </w:rPr>
        <w:instrText>“</w:instrText>
      </w:r>
      <w:r w:rsidRPr="006A2AF6">
        <w:rPr>
          <w:rFonts w:ascii="Garamond" w:hAnsi="Garamond"/>
        </w:rPr>
        <w:instrText>KEMAJUAN TEKNOLOGI DAN ISU ETIKA DALAM PENDIDIKAN ISLAM,” ALIGNMENT</w:instrText>
      </w:r>
      <w:r w:rsidRPr="006A2AF6">
        <w:rPr>
          <w:rFonts w:ascii="Times New Roman" w:hAnsi="Times New Roman" w:cs="Times New Roman"/>
        </w:rPr>
        <w:instrText> </w:instrText>
      </w:r>
      <w:r w:rsidRPr="006A2AF6">
        <w:rPr>
          <w:rFonts w:ascii="Garamond" w:hAnsi="Garamond"/>
        </w:rPr>
        <w:instrText>: Journal of Administration and Educational Management 7 (2024): 2020</w:instrText>
      </w:r>
      <w:r w:rsidRPr="006A2AF6">
        <w:rPr>
          <w:rFonts w:ascii="Garamond" w:hAnsi="Garamond" w:cs="Garamond"/>
        </w:rPr>
        <w:instrText>–</w:instrText>
      </w:r>
      <w:r w:rsidRPr="006A2AF6">
        <w:rPr>
          <w:rFonts w:ascii="Garamond" w:hAnsi="Garamond"/>
        </w:rPr>
        <w:instrText xml:space="preserve">2025.","previouslyFormattedCitation":"Fakhruddin Juli Ahirin, Sukarsih, Idaya Andriani, Gafar Alamsya, </w:instrText>
      </w:r>
      <w:r w:rsidRPr="006A2AF6">
        <w:rPr>
          <w:rFonts w:ascii="Garamond" w:hAnsi="Garamond" w:cs="Garamond"/>
        </w:rPr>
        <w:instrText>“</w:instrText>
      </w:r>
      <w:r w:rsidRPr="006A2AF6">
        <w:rPr>
          <w:rFonts w:ascii="Garamond" w:hAnsi="Garamond"/>
        </w:rPr>
        <w:instrText>KEMAJUAN TEKNOLOGI DAN ISU ETIKA DALAM PENDIDIKAN ISLAM,</w:instrText>
      </w:r>
      <w:r w:rsidRPr="006A2AF6">
        <w:rPr>
          <w:rFonts w:ascii="Garamond" w:hAnsi="Garamond" w:cs="Garamond"/>
        </w:rPr>
        <w:instrText>”</w:instrText>
      </w:r>
      <w:r w:rsidRPr="006A2AF6">
        <w:rPr>
          <w:rFonts w:ascii="Garamond" w:hAnsi="Garamond"/>
        </w:rPr>
        <w:instrText xml:space="preserve"> &lt;i&gt;ALIGNMENT</w:instrText>
      </w:r>
      <w:r w:rsidRPr="006A2AF6">
        <w:rPr>
          <w:rFonts w:ascii="Times New Roman" w:hAnsi="Times New Roman" w:cs="Times New Roman"/>
        </w:rPr>
        <w:instrText> </w:instrText>
      </w:r>
      <w:r w:rsidRPr="006A2AF6">
        <w:rPr>
          <w:rFonts w:ascii="Garamond" w:hAnsi="Garamond"/>
        </w:rPr>
        <w:instrText>: Journal of Administration and Educational Management&lt;/i&gt; 7 (2024): 2020</w:instrText>
      </w:r>
      <w:r w:rsidRPr="006A2AF6">
        <w:rPr>
          <w:rFonts w:ascii="Garamond" w:hAnsi="Garamond" w:cs="Garamond"/>
        </w:rPr>
        <w:instrText>–</w:instrText>
      </w:r>
      <w:r w:rsidRPr="006A2AF6">
        <w:rPr>
          <w:rFonts w:ascii="Garamond" w:hAnsi="Garamond"/>
        </w:rPr>
        <w:instrText>2025."},"properties":{"noteIndex":37},"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Fakhruddin Juli Ahirin, Sukarsih, Idaya Andriani, Gafar Alamsya, “KEMAJUAN TEKNOLOGI DAN ISU ETIKA DALAM PENDIDIKAN ISLAM,” </w:t>
      </w:r>
      <w:r w:rsidRPr="006A2AF6">
        <w:rPr>
          <w:rFonts w:ascii="Garamond" w:hAnsi="Garamond"/>
          <w:i/>
          <w:noProof/>
        </w:rPr>
        <w:t>ALIGNMENT</w:t>
      </w:r>
      <w:r w:rsidRPr="006A2AF6">
        <w:rPr>
          <w:rFonts w:ascii="Times New Roman" w:hAnsi="Times New Roman" w:cs="Times New Roman"/>
          <w:i/>
          <w:noProof/>
        </w:rPr>
        <w:t> </w:t>
      </w:r>
      <w:r w:rsidRPr="006A2AF6">
        <w:rPr>
          <w:rFonts w:ascii="Garamond" w:hAnsi="Garamond"/>
          <w:i/>
          <w:noProof/>
        </w:rPr>
        <w:t>: Journal of Administration and Educational Management</w:t>
      </w:r>
      <w:r w:rsidRPr="006A2AF6">
        <w:rPr>
          <w:rFonts w:ascii="Garamond" w:hAnsi="Garamond"/>
          <w:noProof/>
        </w:rPr>
        <w:t xml:space="preserve"> 7 (2024): 2020–2025.</w:t>
      </w:r>
      <w:r w:rsidRPr="006A2AF6">
        <w:rPr>
          <w:rFonts w:ascii="Garamond" w:hAnsi="Garamond"/>
        </w:rPr>
        <w:fldChar w:fldCharType="end"/>
      </w:r>
    </w:p>
  </w:footnote>
  <w:footnote w:id="38">
    <w:p w14:paraId="5DB8F9CC"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DOI":"https://doi.org/10.58578/tsaqofah.v4i6.3891","author":[{"dropping-particle":"","family":"Wakhidah Kurniawati &amp; Sukari","given":"","non-dropping-particle":"","parse-names":false,"suffix":""}],"container-title":"T S A Q O F A H Jurnal Penelitian Guru Indonesia","id":"ITEM-1","issue":"November","issued":{"date-parts":[["2024"]]},"page":"3914-3920","title":"TANTANGAN DIVERSITAS SISTEM PENDIDIKAN ISLAM DI INDONESIA","type":"article-journal","volume":"4"},"uris":["http://www.mendeley.com/documents/?uuid=5a953bf9-ba59-4ae2-a479-9e58a52f7006","http://www.mendeley.com/documents/?uuid=e93a89d6-610d-4b96-a882-aa589fdbcdc2"]}],"mendeley":{"formattedCitation":"Wakhidah Kurniawati &amp; Sukari, “TANTANGAN DIVERSITAS SISTEM PENDIDIKAN ISLAM DI INDONESIA,” &lt;i&gt;T S A Q O F A H Jurnal Penelitian Guru Indonesia&lt;/i&gt; 4, no. November (2024): 3914–3920.","plainTextFormattedCitation":"Wakhidah Kurniawati &amp; Sukari, “TANTANGAN DIVERSITAS SISTEM PENDIDIKAN ISLAM DI INDONESIA,” T S A Q O F A H Jurnal Penelitian Guru Indonesia 4, no. November (2024): 3914–3920.","previouslyFormattedCitation":"Wakhidah Kurniawati &amp; Sukari, “TANTANGAN DIVERSITAS SISTEM PENDIDIKAN ISLAM DI INDONESIA,” &lt;i&gt;T S A Q O F A H Jurnal Penelitian Guru Indonesia&lt;/i&gt; 4, no. November (2024): 3914–3920."},"properties":{"noteIndex":38},"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Wakhidah Kurniawati &amp; Sukari, “TANTANGAN DIVERSITAS SISTEM PENDIDIKAN ISLAM DI INDONESIA,” </w:t>
      </w:r>
      <w:r w:rsidRPr="006A2AF6">
        <w:rPr>
          <w:rFonts w:ascii="Garamond" w:hAnsi="Garamond"/>
          <w:i/>
          <w:noProof/>
        </w:rPr>
        <w:t>T S A Q O F A H Jurnal Penelitian Guru Indonesia</w:t>
      </w:r>
      <w:r w:rsidRPr="006A2AF6">
        <w:rPr>
          <w:rFonts w:ascii="Garamond" w:hAnsi="Garamond"/>
          <w:noProof/>
        </w:rPr>
        <w:t xml:space="preserve"> 4, no. November (2024): 3914–3920.</w:t>
      </w:r>
      <w:r w:rsidRPr="006A2AF6">
        <w:rPr>
          <w:rFonts w:ascii="Garamond" w:hAnsi="Garamond"/>
        </w:rPr>
        <w:fldChar w:fldCharType="end"/>
      </w:r>
    </w:p>
  </w:footnote>
  <w:footnote w:id="39">
    <w:p w14:paraId="1C53E572"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 xml:space="preserve">ADDIN CSL_CITATION {"citationItems":[{"id":"ITEM-1","itemData":{"DOI":"http://dx.doi.org/10.30659/budai.2.1.100-111","ISBN":"0313520011","author":[{"dropping-particle":"","family":"Priyambodo","given":"","non-dropping-particle":"","parse-names":false,"suffix":""}],"container-title":"BudAI : Multidisciplinary Journal of Islamic Studies","id":"ITEM-1","issue":"01","issued":{"date-parts":[["2023"]]},"page":"100-111","title":"PANDANGAN ISLAM TERHADAP TEKNOLOGI DALAM PENGEMBANGAN EKONOMI DIGITAL SYARI ’ AH </w:instrText>
      </w:r>
      <w:r w:rsidRPr="006A2AF6">
        <w:rPr>
          <w:rFonts w:ascii="Times New Roman" w:hAnsi="Times New Roman" w:cs="Times New Roman"/>
        </w:rPr>
        <w:instrText>ََ</w:instrText>
      </w:r>
      <w:r w:rsidRPr="006A2AF6">
        <w:rPr>
          <w:rFonts w:ascii="Garamond" w:hAnsi="Garamond"/>
        </w:rPr>
        <w:instrText xml:space="preserve">","type":"article-journal","volume":"02"},"uris":["http://www.mendeley.com/documents/?uuid=a1fa75b1-49d0-463d-b282-0febd7dcbecc","http://www.mendeley.com/documents/?uuid=abd1d557-4156-43a8-90c8-bd9292861584"]}],"mendeley":{"formattedCitation":"Priyambodo, “PANDANGAN ISLAM TERHADAP TEKNOLOGI DALAM PENGEMBANGAN EKONOMI DIGITAL SYARI ’ AH </w:instrText>
      </w:r>
      <w:r w:rsidRPr="006A2AF6">
        <w:rPr>
          <w:rFonts w:ascii="Times New Roman" w:hAnsi="Times New Roman" w:cs="Times New Roman"/>
        </w:rPr>
        <w:instrText>ََ</w:instrText>
      </w:r>
      <w:r w:rsidRPr="006A2AF6">
        <w:rPr>
          <w:rFonts w:ascii="Garamond" w:hAnsi="Garamond"/>
        </w:rPr>
        <w:instrText>,” &lt;i&gt;BudAI</w:instrText>
      </w:r>
      <w:r w:rsidRPr="006A2AF6">
        <w:rPr>
          <w:rFonts w:ascii="Times New Roman" w:hAnsi="Times New Roman" w:cs="Times New Roman"/>
        </w:rPr>
        <w:instrText> </w:instrText>
      </w:r>
      <w:r w:rsidRPr="006A2AF6">
        <w:rPr>
          <w:rFonts w:ascii="Garamond" w:hAnsi="Garamond"/>
        </w:rPr>
        <w:instrText>: Multidisciplinary Journal of Islamic Studies&lt;/i&gt; 02, no. 01 (2023): 100</w:instrText>
      </w:r>
      <w:r w:rsidRPr="006A2AF6">
        <w:rPr>
          <w:rFonts w:ascii="Garamond" w:hAnsi="Garamond" w:cs="Garamond"/>
        </w:rPr>
        <w:instrText>–</w:instrText>
      </w:r>
      <w:r w:rsidRPr="006A2AF6">
        <w:rPr>
          <w:rFonts w:ascii="Garamond" w:hAnsi="Garamond"/>
        </w:rPr>
        <w:instrText xml:space="preserve">111.","plainTextFormattedCitation":"Priyambodo, </w:instrText>
      </w:r>
      <w:r w:rsidRPr="006A2AF6">
        <w:rPr>
          <w:rFonts w:ascii="Garamond" w:hAnsi="Garamond" w:cs="Garamond"/>
        </w:rPr>
        <w:instrText>“</w:instrText>
      </w:r>
      <w:r w:rsidRPr="006A2AF6">
        <w:rPr>
          <w:rFonts w:ascii="Garamond" w:hAnsi="Garamond"/>
        </w:rPr>
        <w:instrText xml:space="preserve">PANDANGAN ISLAM TERHADAP TEKNOLOGI DALAM PENGEMBANGAN EKONOMI DIGITAL SYARI </w:instrText>
      </w:r>
      <w:r w:rsidRPr="006A2AF6">
        <w:rPr>
          <w:rFonts w:ascii="Garamond" w:hAnsi="Garamond" w:cs="Garamond"/>
        </w:rPr>
        <w:instrText>’</w:instrText>
      </w:r>
      <w:r w:rsidRPr="006A2AF6">
        <w:rPr>
          <w:rFonts w:ascii="Garamond" w:hAnsi="Garamond"/>
        </w:rPr>
        <w:instrText xml:space="preserve"> AH </w:instrText>
      </w:r>
      <w:r w:rsidRPr="006A2AF6">
        <w:rPr>
          <w:rFonts w:ascii="Times New Roman" w:hAnsi="Times New Roman" w:cs="Times New Roman"/>
        </w:rPr>
        <w:instrText>ََ</w:instrText>
      </w:r>
      <w:r w:rsidRPr="006A2AF6">
        <w:rPr>
          <w:rFonts w:ascii="Garamond" w:hAnsi="Garamond"/>
        </w:rPr>
        <w:instrText>,” BudAI</w:instrText>
      </w:r>
      <w:r w:rsidRPr="006A2AF6">
        <w:rPr>
          <w:rFonts w:ascii="Times New Roman" w:hAnsi="Times New Roman" w:cs="Times New Roman"/>
        </w:rPr>
        <w:instrText> </w:instrText>
      </w:r>
      <w:r w:rsidRPr="006A2AF6">
        <w:rPr>
          <w:rFonts w:ascii="Garamond" w:hAnsi="Garamond"/>
        </w:rPr>
        <w:instrText>: Multidisciplinary Journal of Islamic Studies 02, no. 01 (2023): 100</w:instrText>
      </w:r>
      <w:r w:rsidRPr="006A2AF6">
        <w:rPr>
          <w:rFonts w:ascii="Garamond" w:hAnsi="Garamond" w:cs="Garamond"/>
        </w:rPr>
        <w:instrText>–</w:instrText>
      </w:r>
      <w:r w:rsidRPr="006A2AF6">
        <w:rPr>
          <w:rFonts w:ascii="Garamond" w:hAnsi="Garamond"/>
        </w:rPr>
        <w:instrText xml:space="preserve">111.","previouslyFormattedCitation":"Priyambodo, </w:instrText>
      </w:r>
      <w:r w:rsidRPr="006A2AF6">
        <w:rPr>
          <w:rFonts w:ascii="Garamond" w:hAnsi="Garamond" w:cs="Garamond"/>
        </w:rPr>
        <w:instrText>“</w:instrText>
      </w:r>
      <w:r w:rsidRPr="006A2AF6">
        <w:rPr>
          <w:rFonts w:ascii="Garamond" w:hAnsi="Garamond"/>
        </w:rPr>
        <w:instrText xml:space="preserve">PANDANGAN ISLAM TERHADAP TEKNOLOGI DALAM PENGEMBANGAN EKONOMI DIGITAL SYARI </w:instrText>
      </w:r>
      <w:r w:rsidRPr="006A2AF6">
        <w:rPr>
          <w:rFonts w:ascii="Garamond" w:hAnsi="Garamond" w:cs="Garamond"/>
        </w:rPr>
        <w:instrText>’</w:instrText>
      </w:r>
      <w:r w:rsidRPr="006A2AF6">
        <w:rPr>
          <w:rFonts w:ascii="Garamond" w:hAnsi="Garamond"/>
        </w:rPr>
        <w:instrText xml:space="preserve"> AH </w:instrText>
      </w:r>
      <w:r w:rsidRPr="006A2AF6">
        <w:rPr>
          <w:rFonts w:ascii="Times New Roman" w:hAnsi="Times New Roman" w:cs="Times New Roman"/>
        </w:rPr>
        <w:instrText>ََ</w:instrText>
      </w:r>
      <w:r w:rsidRPr="006A2AF6">
        <w:rPr>
          <w:rFonts w:ascii="Garamond" w:hAnsi="Garamond"/>
        </w:rPr>
        <w:instrText>,” &lt;i&gt;BudAI</w:instrText>
      </w:r>
      <w:r w:rsidRPr="006A2AF6">
        <w:rPr>
          <w:rFonts w:ascii="Times New Roman" w:hAnsi="Times New Roman" w:cs="Times New Roman"/>
        </w:rPr>
        <w:instrText> </w:instrText>
      </w:r>
      <w:r w:rsidRPr="006A2AF6">
        <w:rPr>
          <w:rFonts w:ascii="Garamond" w:hAnsi="Garamond"/>
        </w:rPr>
        <w:instrText>: Multidisciplinary Journal of Islamic Studies&lt;/i&gt; 02, no. 01 (2023): 100</w:instrText>
      </w:r>
      <w:r w:rsidRPr="006A2AF6">
        <w:rPr>
          <w:rFonts w:ascii="Garamond" w:hAnsi="Garamond" w:cs="Garamond"/>
        </w:rPr>
        <w:instrText>–</w:instrText>
      </w:r>
      <w:r w:rsidRPr="006A2AF6">
        <w:rPr>
          <w:rFonts w:ascii="Garamond" w:hAnsi="Garamond"/>
        </w:rPr>
        <w:instrText>111."},"properties":{"noteIndex":39},"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Priyambodo, “PANDANGAN ISLAM TERHADAP TEKNOLOGI DALAM PENGEMBANGAN EKONOMI DIGITAL SYARI ’ AH </w:t>
      </w:r>
      <w:r w:rsidRPr="006A2AF6">
        <w:rPr>
          <w:rFonts w:ascii="Times New Roman" w:hAnsi="Times New Roman" w:cs="Times New Roman"/>
          <w:noProof/>
        </w:rPr>
        <w:t>ََ</w:t>
      </w:r>
      <w:r w:rsidRPr="006A2AF6">
        <w:rPr>
          <w:rFonts w:ascii="Garamond" w:hAnsi="Garamond"/>
          <w:noProof/>
        </w:rPr>
        <w:t xml:space="preserve">,” </w:t>
      </w:r>
      <w:r w:rsidRPr="006A2AF6">
        <w:rPr>
          <w:rFonts w:ascii="Garamond" w:hAnsi="Garamond"/>
          <w:i/>
          <w:noProof/>
        </w:rPr>
        <w:t>BudAI</w:t>
      </w:r>
      <w:r w:rsidRPr="006A2AF6">
        <w:rPr>
          <w:rFonts w:ascii="Times New Roman" w:hAnsi="Times New Roman" w:cs="Times New Roman"/>
          <w:i/>
          <w:noProof/>
        </w:rPr>
        <w:t> </w:t>
      </w:r>
      <w:r w:rsidRPr="006A2AF6">
        <w:rPr>
          <w:rFonts w:ascii="Garamond" w:hAnsi="Garamond"/>
          <w:i/>
          <w:noProof/>
        </w:rPr>
        <w:t>: Multidisciplinary Journal of Islamic Studies</w:t>
      </w:r>
      <w:r w:rsidRPr="006A2AF6">
        <w:rPr>
          <w:rFonts w:ascii="Garamond" w:hAnsi="Garamond"/>
          <w:noProof/>
        </w:rPr>
        <w:t xml:space="preserve"> 02, no. 01 (2023): 100–111.</w:t>
      </w:r>
      <w:r w:rsidRPr="006A2AF6">
        <w:rPr>
          <w:rFonts w:ascii="Garamond" w:hAnsi="Garamond"/>
        </w:rPr>
        <w:fldChar w:fldCharType="end"/>
      </w:r>
    </w:p>
  </w:footnote>
  <w:footnote w:id="40">
    <w:p w14:paraId="59961430"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3025-2180","author":[{"dropping-particle":"","family":"Setiawati","given":"Eni","non-dropping-particle":"","parse-names":false,"suffix":""},{"dropping-particle":"","family":"Oktavianti","given":"Serly","non-dropping-particle":"","parse-names":false,"suffix":""},{"dropping-particle":"","family":"Putri","given":"Utami Widia","non-dropping-particle":"","parse-names":false,"suffix":""}],"container-title":"IHSANIKA: Jurnal Pendidikan Agama Islam","id":"ITEM-1","issue":"2","issued":{"date-parts":[["2025"]]},"page":"306-321","title":"Iqra Era 5.0: Belajar Tanpa Batas dan Transformasi Ilmu di Era Digital (Al-‘Alaq Ayat 1-5)","type":"article-journal","volume":"3"},"uris":["http://www.mendeley.com/documents/?uuid=da6568fd-2c87-45c6-bcfc-772f84a0ab0a","http://www.mendeley.com/documents/?uuid=07e72bb2-2f62-44d0-b54a-9ff2a2deaf77"]}],"mendeley":{"formattedCitation":"Eni Setiawati, Serly Oktavianti, and Utami Widia Putri, “Iqra Era 5.0: Belajar Tanpa Batas Dan Transformasi Ilmu Di Era Digital (Al-‘Alaq Ayat 1-5),” &lt;i&gt;IHSANIKA: Jurnal Pendidikan Agama Islam&lt;/i&gt; 3, no. 2 (2025): 306–321.","plainTextFormattedCitation":"Eni Setiawati, Serly Oktavianti, and Utami Widia Putri, “Iqra Era 5.0: Belajar Tanpa Batas Dan Transformasi Ilmu Di Era Digital (Al-‘Alaq Ayat 1-5),” IHSANIKA: Jurnal Pendidikan Agama Islam 3, no. 2 (2025): 306–321.","previouslyFormattedCitation":"Eni Setiawati, Serly Oktavianti, and Utami Widia Putri, “Iqra Era 5.0: Belajar Tanpa Batas Dan Transformasi Ilmu Di Era Digital (Al-‘Alaq Ayat 1-5),” &lt;i&gt;IHSANIKA: Jurnal Pendidikan Agama Islam&lt;/i&gt; 3, no. 2 (2025): 306–321."},"properties":{"noteIndex":40},"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Eni Setiawati, Serly Oktavianti, and Utami Widia Putri, “Iqra Era 5.0: Belajar Tanpa Batas Dan Transformasi Ilmu Di Era Digital (Al-‘Alaq Ayat 1-5),” </w:t>
      </w:r>
      <w:r w:rsidRPr="006A2AF6">
        <w:rPr>
          <w:rFonts w:ascii="Garamond" w:hAnsi="Garamond"/>
          <w:i/>
          <w:noProof/>
        </w:rPr>
        <w:t>IHSANIKA: Jurnal Pendidikan Agama Islam</w:t>
      </w:r>
      <w:r w:rsidRPr="006A2AF6">
        <w:rPr>
          <w:rFonts w:ascii="Garamond" w:hAnsi="Garamond"/>
          <w:noProof/>
        </w:rPr>
        <w:t xml:space="preserve"> 3, no. 2 (2025): 306–321.</w:t>
      </w:r>
      <w:r w:rsidRPr="006A2AF6">
        <w:rPr>
          <w:rFonts w:ascii="Garamond" w:hAnsi="Garamond"/>
        </w:rPr>
        <w:fldChar w:fldCharType="end"/>
      </w:r>
    </w:p>
  </w:footnote>
  <w:footnote w:id="41">
    <w:p w14:paraId="6D91641B"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Salsabila","given":"Unik Hanifah","non-dropping-particle":"","parse-names":false,"suffix":""},{"dropping-particle":"","family":"Hanifan","given":"Muhammad Lutfi Nur","non-dropping-particle":"","parse-names":false,"suffix":""},{"dropping-particle":"","family":"Mahmuda","given":"Muhammad Ibnu","non-dropping-particle":"","parse-names":false,"suffix":""},{"dropping-particle":"","family":"Tajuddin","given":"Muhammad Afif Nur","non-dropping-particle":"","parse-names":false,"suffix":""},{"dropping-particle":"","family":"Pratiwi","given":"Anggi","non-dropping-particle":"","parse-names":false,"suffix":""}],"container-title":"Journal on Education","id":"ITEM-1","issue":"2","issued":{"date-parts":[["2023"]]},"page":"3268-3275","title":"Pengaruh Perkembangan Teknologi terhadap Pendidikan Islam","type":"article-journal","volume":"5"},"uris":["http://www.mendeley.com/documents/?uuid=ae6de015-874b-4d52-8078-5ab36a5d6800","http://www.mendeley.com/documents/?uuid=8936b821-c64a-4914-87f7-567898e3c6a6"]}],"mendeley":{"formattedCitation":"Unik Hanifah Salsabila et al., “Pengaruh Perkembangan Teknologi Terhadap Pendidikan Islam,” &lt;i&gt;Journal on Education&lt;/i&gt; 5, no. 2 (2023): 3268–3275.","plainTextFormattedCitation":"Unik Hanifah Salsabila et al., “Pengaruh Perkembangan Teknologi Terhadap Pendidikan Islam,” Journal on Education 5, no. 2 (2023): 3268–3275.","previouslyFormattedCitation":"Unik Hanifah Salsabila et al., “Pengaruh Perkembangan Teknologi Terhadap Pendidikan Islam,” &lt;i&gt;Journal on Education&lt;/i&gt; 5, no. 2 (2023): 3268–3275."},"properties":{"noteIndex":41},"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Unik Hanifah Salsabila et al., “Pengaruh Perkembangan Teknologi Terhadap Pendidikan Islam,” </w:t>
      </w:r>
      <w:r w:rsidRPr="006A2AF6">
        <w:rPr>
          <w:rFonts w:ascii="Garamond" w:hAnsi="Garamond"/>
          <w:i/>
          <w:noProof/>
        </w:rPr>
        <w:t>Journal on Education</w:t>
      </w:r>
      <w:r w:rsidRPr="006A2AF6">
        <w:rPr>
          <w:rFonts w:ascii="Garamond" w:hAnsi="Garamond"/>
          <w:noProof/>
        </w:rPr>
        <w:t xml:space="preserve"> 5, no. 2 (2023): 3268–3275.</w:t>
      </w:r>
      <w:r w:rsidRPr="006A2AF6">
        <w:rPr>
          <w:rFonts w:ascii="Garamond" w:hAnsi="Garamond"/>
        </w:rPr>
        <w:fldChar w:fldCharType="end"/>
      </w:r>
    </w:p>
  </w:footnote>
  <w:footnote w:id="42">
    <w:p w14:paraId="7DBA4482"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3025-2180","author":[{"dropping-particle":"","family":"Zakwan","given":"Lucky","non-dropping-particle":"","parse-names":false,"suffix":""},{"dropping-particle":"","family":"Marzuki","given":"Muhammad Faris","non-dropping-particle":"","parse-names":false,"suffix":""},{"dropping-particle":"","family":"Gusmaneli","given":"Gusmaneli","non-dropping-particle":"","parse-names":false,"suffix":""}],"container-title":"IHSANIKA: Jurnal Pendidikan Agama Islam","id":"ITEM-1","issue":"2","issued":{"date-parts":[["2024"]]},"page":"223-236","title":"Menginspirasi Generasi Muda: Pendekatan Kreatif Dalam Pembelajaran Pendidikan Agama Islam","type":"article-journal","volume":"2"},"uris":["http://www.mendeley.com/documents/?uuid=b073ce2b-c991-4470-9161-282310b4b5bb","http://www.mendeley.com/documents/?uuid=1e4d2f85-b591-46ee-a06b-05a6bdab7295"]}],"mendeley":{"formattedCitation":"Lucky Zakwan, Muhammad Faris Marzuki, and Gusmaneli Gusmaneli, “Menginspirasi Generasi Muda: Pendekatan Kreatif Dalam Pembelajaran Pendidikan Agama Islam,” &lt;i&gt;IHSANIKA: Jurnal Pendidikan Agama Islam&lt;/i&gt; 2, no. 2 (2024): 223–236.","plainTextFormattedCitation":"Lucky Zakwan, Muhammad Faris Marzuki, and Gusmaneli Gusmaneli, “Menginspirasi Generasi Muda: Pendekatan Kreatif Dalam Pembelajaran Pendidikan Agama Islam,” IHSANIKA: Jurnal Pendidikan Agama Islam 2, no. 2 (2024): 223–236.","previouslyFormattedCitation":"Lucky Zakwan, Muhammad Faris Marzuki, and Gusmaneli Gusmaneli, “Menginspirasi Generasi Muda: Pendekatan Kreatif Dalam Pembelajaran Pendidikan Agama Islam,” &lt;i&gt;IHSANIKA: Jurnal Pendidikan Agama Islam&lt;/i&gt; 2, no. 2 (2024): 223–236."},"properties":{"noteIndex":42},"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Lucky Zakwan, Muhammad Faris Marzuki, and Gusmaneli Gusmaneli, “Menginspirasi Generasi Muda: Pendekatan Kreatif Dalam Pembelajaran Pendidikan Agama Islam,” </w:t>
      </w:r>
      <w:r w:rsidRPr="006A2AF6">
        <w:rPr>
          <w:rFonts w:ascii="Garamond" w:hAnsi="Garamond"/>
          <w:i/>
          <w:noProof/>
        </w:rPr>
        <w:t>IHSANIKA: Jurnal Pendidikan Agama Islam</w:t>
      </w:r>
      <w:r w:rsidRPr="006A2AF6">
        <w:rPr>
          <w:rFonts w:ascii="Garamond" w:hAnsi="Garamond"/>
          <w:noProof/>
        </w:rPr>
        <w:t xml:space="preserve"> 2, no. 2 (2024): 223–236.</w:t>
      </w:r>
      <w:r w:rsidRPr="006A2AF6">
        <w:rPr>
          <w:rFonts w:ascii="Garamond" w:hAnsi="Garamond"/>
        </w:rPr>
        <w:fldChar w:fldCharType="end"/>
      </w:r>
    </w:p>
  </w:footnote>
  <w:footnote w:id="43">
    <w:p w14:paraId="6DE33439"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Ahirin","given":"J","non-dropping-particle":"","parse-names":false,"suffix":""},{"dropping-particle":"","family":"Sukarsih","given":"S","non-dropping-particle":"","parse-names":false,"suffix":""},{"dropping-particle":"","family":"Andriani","given":"I","non-dropping-particle":"","parse-names":false,"suffix":""},{"dropping-particle":"","family":"Alamsya","given":"G","non-dropping-particle":"","parse-names":false,"suffix":""},{"dropping-particle":"","family":"Fakhruddin","given":"F","non-dropping-particle":"","parse-names":false,"suffix":""}],"container-title":"Journal of Administration and Educational Management (Alignment)","id":"ITEM-1","issue":"1","issued":{"date-parts":[["2024"]]},"page":"229-234","title":"Kemajuan teknologi dan isu etika dalam pendidikan islam","type":"article-journal","volume":"7"},"uris":["http://www.mendeley.com/documents/?uuid=52e8122a-9b9f-45e5-aeff-e878b5038d64","http://www.mendeley.com/documents/?uuid=c6c64562-278c-4c59-9684-e408c50c85e9"]}],"mendeley":{"formattedCitation":"J Ahirin et al., “Kemajuan Teknologi Dan Isu Etika Dalam Pendidikan Islam,” &lt;i&gt;Journal of Administration and Educational Management (Alignment)&lt;/i&gt; 7, no. 1 (2024): 229–234.","plainTextFormattedCitation":"J Ahirin et al., “Kemajuan Teknologi Dan Isu Etika Dalam Pendidikan Islam,” Journal of Administration and Educational Management (Alignment) 7, no. 1 (2024): 229–234.","previouslyFormattedCitation":"J Ahirin et al., “Kemajuan Teknologi Dan Isu Etika Dalam Pendidikan Islam,” &lt;i&gt;Journal of Administration and Educational Management (Alignment)&lt;/i&gt; 7, no. 1 (2024): 229–234."},"properties":{"noteIndex":43},"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J Ahirin et al., “Kemajuan Teknologi Dan Isu Etika Dalam Pendidikan Islam,” </w:t>
      </w:r>
      <w:r w:rsidRPr="006A2AF6">
        <w:rPr>
          <w:rFonts w:ascii="Garamond" w:hAnsi="Garamond"/>
          <w:i/>
          <w:noProof/>
        </w:rPr>
        <w:t>Journal of Administration and Educational Management (Alignment)</w:t>
      </w:r>
      <w:r w:rsidRPr="006A2AF6">
        <w:rPr>
          <w:rFonts w:ascii="Garamond" w:hAnsi="Garamond"/>
          <w:noProof/>
        </w:rPr>
        <w:t xml:space="preserve"> 7, no. 1 (2024): 229–234.</w:t>
      </w:r>
      <w:r w:rsidRPr="006A2AF6">
        <w:rPr>
          <w:rFonts w:ascii="Garamond" w:hAnsi="Garamond"/>
        </w:rPr>
        <w:fldChar w:fldCharType="end"/>
      </w:r>
    </w:p>
  </w:footnote>
  <w:footnote w:id="44">
    <w:p w14:paraId="4057586E"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Marinu Waruwu","given":"S S","non-dropping-particle":"","parse-names":false,"suffix":""}],"container-title":"LITERASI LANGSUNG TERBIT","id":"ITEM-1","issued":{"date-parts":[["0"]]},"page":"81","title":"FILSAFAT PENDIDIKAN HUMANISME DAN HOLISTIK","type":"article-journal"},"uris":["http://www.mendeley.com/documents/?uuid=d4d21b2c-f2b9-44aa-afca-0a6425402968","http://www.mendeley.com/documents/?uuid=18b16383-814c-419e-8cc8-112e7ab4c5a6"]}],"mendeley":{"formattedCitation":"S S Marinu Waruwu, “FILSAFAT PENDIDIKAN HUMANISME DAN HOLISTIK,” &lt;i&gt;LITERASI LANGSUNG TERBIT&lt;/i&gt; (n.d.): 81.","plainTextFormattedCitation":"S S Marinu Waruwu, “FILSAFAT PENDIDIKAN HUMANISME DAN HOLISTIK,” LITERASI LANGSUNG TERBIT (n.d.): 81.","previouslyFormattedCitation":"S S Marinu Waruwu, “FILSAFAT PENDIDIKAN HUMANISME DAN HOLISTIK,” &lt;i&gt;LITERASI LANGSUNG TERBIT&lt;/i&gt; (n.d.): 81."},"properties":{"noteIndex":44},"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S S Marinu Waruwu, “FILSAFAT PENDIDIKAN HUMANISME DAN HOLISTIK,” </w:t>
      </w:r>
      <w:r w:rsidRPr="006A2AF6">
        <w:rPr>
          <w:rFonts w:ascii="Garamond" w:hAnsi="Garamond"/>
          <w:i/>
          <w:noProof/>
        </w:rPr>
        <w:t>LITERASI LANGSUNG TERBIT</w:t>
      </w:r>
      <w:r w:rsidRPr="006A2AF6">
        <w:rPr>
          <w:rFonts w:ascii="Garamond" w:hAnsi="Garamond"/>
          <w:noProof/>
        </w:rPr>
        <w:t xml:space="preserve"> (n.d.): 81.</w:t>
      </w:r>
      <w:r w:rsidRPr="006A2AF6">
        <w:rPr>
          <w:rFonts w:ascii="Garamond" w:hAnsi="Garamond"/>
        </w:rPr>
        <w:fldChar w:fldCharType="end"/>
      </w:r>
    </w:p>
  </w:footnote>
  <w:footnote w:id="45">
    <w:p w14:paraId="71E85930"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author":[{"dropping-particle":"","family":"Hamdani","given":"Arfan","non-dropping-particle":"","parse-names":false,"suffix":""},{"dropping-particle":"","family":"Hermawan","given":"Rudi","non-dropping-particle":"","parse-names":false,"suffix":""},{"dropping-particle":"","family":"Samiran","given":"Muhammad","non-dropping-particle":"","parse-names":false,"suffix":""}],"container-title":"T S A Q O F A H Jurnal Penelitian Guru Indonesia","id":"ITEM-1","issue":"November 2025","issued":{"date-parts":[["2025"]]},"page":"6205-6218","title":"PANDANGAN DUNIA ISLAM DAN TRANSFORMASI DIGITAL: ANTARA PELUANG DAN TANTANGAN","type":"article-journal","volume":"5"},"uris":["http://www.mendeley.com/documents/?uuid=f78dba3a-1647-4714-ade2-a31b7d91d75d","http://www.mendeley.com/documents/?uuid=4624ca31-1f7a-4e65-9c65-4cd30ac12878"]}],"mendeley":{"formattedCitation":"Arfan Hamdani, Rudi Hermawan, and Muhammad Samiran, “PANDANGAN DUNIA ISLAM DAN TRANSFORMASI DIGITAL: ANTARA PELUANG DAN TANTANGAN,” &lt;i&gt;T S A Q O F A H Jurnal Penelitian Guru Indonesia&lt;/i&gt; 5, no. November 2025 (2025): 6205–6218.","plainTextFormattedCitation":"Arfan Hamdani, Rudi Hermawan, and Muhammad Samiran, “PANDANGAN DUNIA ISLAM DAN TRANSFORMASI DIGITAL: ANTARA PELUANG DAN TANTANGAN,” T S A Q O F A H Jurnal Penelitian Guru Indonesia 5, no. November 2025 (2025): 6205–6218.","previouslyFormattedCitation":"Arfan Hamdani, Rudi Hermawan, and Muhammad Samiran, “PANDANGAN DUNIA ISLAM DAN TRANSFORMASI DIGITAL: ANTARA PELUANG DAN TANTANGAN,” &lt;i&gt;T S A Q O F A H Jurnal Penelitian Guru Indonesia&lt;/i&gt; 5, no. November 2025 (2025): 6205–6218."},"properties":{"noteIndex":45},"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Arfan Hamdani, Rudi Hermawan, and Muhammad Samiran, “PANDANGAN DUNIA ISLAM DAN TRANSFORMASI DIGITAL: ANTARA PELUANG DAN TANTANGAN,” </w:t>
      </w:r>
      <w:r w:rsidRPr="006A2AF6">
        <w:rPr>
          <w:rFonts w:ascii="Garamond" w:hAnsi="Garamond"/>
          <w:i/>
          <w:noProof/>
        </w:rPr>
        <w:t>T S A Q O F A H Jurnal Penelitian Guru Indonesia</w:t>
      </w:r>
      <w:r w:rsidRPr="006A2AF6">
        <w:rPr>
          <w:rFonts w:ascii="Garamond" w:hAnsi="Garamond"/>
          <w:noProof/>
        </w:rPr>
        <w:t xml:space="preserve"> 5, no. November 2025 (2025): 6205–6218.</w:t>
      </w:r>
      <w:r w:rsidRPr="006A2AF6">
        <w:rPr>
          <w:rFonts w:ascii="Garamond" w:hAnsi="Garamond"/>
        </w:rPr>
        <w:fldChar w:fldCharType="end"/>
      </w:r>
    </w:p>
  </w:footnote>
  <w:footnote w:id="46">
    <w:p w14:paraId="79B26F7C"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3025-3403","author":[{"dropping-particle":"","family":"Wildan","given":"Wildan","non-dropping-particle":"","parse-names":false,"suffix":""}],"container-title":"El-Wasathy: Journal of Islamic Studies","id":"ITEM-1","issue":"1","issued":{"date-parts":[["2025"]]},"page":"99-113","title":"Dari Manuskrip ke Digital: Transformasi Studi Tafsir di Era Digital (Studi Analisis Website Altafsir. com)","type":"article-journal","volume":"3"},"uris":["http://www.mendeley.com/documents/?uuid=e67446ad-f076-442c-9dc9-eefd7c734a81","http://www.mendeley.com/documents/?uuid=2b8cf5af-01d3-4a01-aacf-f76cd3861a0e"]}],"mendeley":{"formattedCitation":"Wildan, “Dari Manuskrip Ke Digital: Transformasi Studi Tafsir Di Era Digital (Studi Analisis Website Altafsir. Com).”","plainTextFormattedCitation":"Wildan, “Dari Manuskrip Ke Digital: Transformasi Studi Tafsir Di Era Digital (Studi Analisis Website Altafsir. Com).”","previouslyFormattedCitation":"Wildan, “Dari Manuskrip Ke Digital: Transformasi Studi Tafsir Di Era Digital (Studi Analisis Website Altafsir. Com).”"},"properties":{"noteIndex":46},"schema":"https://github.com/citation-style-language/schema/raw/master/csl-citation.json"}</w:instrText>
      </w:r>
      <w:r w:rsidRPr="006A2AF6">
        <w:rPr>
          <w:rFonts w:ascii="Garamond" w:hAnsi="Garamond"/>
        </w:rPr>
        <w:fldChar w:fldCharType="separate"/>
      </w:r>
      <w:r w:rsidRPr="006A2AF6">
        <w:rPr>
          <w:rFonts w:ascii="Garamond" w:hAnsi="Garamond"/>
          <w:noProof/>
        </w:rPr>
        <w:t>Wildan, “Dari Manuskrip Ke Digital: Transformasi Studi Tafsir Di Era Digital (Studi Analisis Website Altafsir. Com).”</w:t>
      </w:r>
      <w:r w:rsidRPr="006A2AF6">
        <w:rPr>
          <w:rFonts w:ascii="Garamond" w:hAnsi="Garamond"/>
        </w:rPr>
        <w:fldChar w:fldCharType="end"/>
      </w:r>
    </w:p>
  </w:footnote>
  <w:footnote w:id="47">
    <w:p w14:paraId="4D6BDB5C"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775-8672","author":[{"dropping-particle":"","family":"Wahyudi","given":"Nanang Gesang","non-dropping-particle":"","parse-names":false,"suffix":""},{"dropping-particle":"","family":"Jatun","given":"Jatun","non-dropping-particle":"","parse-names":false,"suffix":""}],"container-title":"Indonesian Research Journal on Education","id":"ITEM-1","issue":"4","issued":{"date-parts":[["2024"]]},"page":"444-451","title":"Integrasi Teknologi dalam Pendidikan: Tantangan dan Peluang Pembelajaran Digital di Sekolah Dasar","type":"article-journal","volume":"4"},"uris":["http://www.mendeley.com/documents/?uuid=94800867-9cd9-472e-b8b5-22cbe50a989a","http://www.mendeley.com/documents/?uuid=25a03647-66e5-4016-b011-42785b3d3822"]}],"mendeley":{"formattedCitation":"Nanang Gesang Wahyudi and Jatun Jatun, “Integrasi Teknologi Dalam Pendidikan: Tantangan Dan Peluang Pembelajaran Digital Di Sekolah Dasar,” &lt;i&gt;Indonesian Research Journal on Education&lt;/i&gt; 4, no. 4 (2024): 444–451.","plainTextFormattedCitation":"Nanang Gesang Wahyudi and Jatun Jatun, “Integrasi Teknologi Dalam Pendidikan: Tantangan Dan Peluang Pembelajaran Digital Di Sekolah Dasar,” Indonesian Research Journal on Education 4, no. 4 (2024): 444–451.","previouslyFormattedCitation":"Nanang Gesang Wahyudi and Jatun Jatun, “Integrasi Teknologi Dalam Pendidikan: Tantangan Dan Peluang Pembelajaran Digital Di Sekolah Dasar,” &lt;i&gt;Indonesian Research Journal on Education&lt;/i&gt; 4, no. 4 (2024): 444–451."},"properties":{"noteIndex":47},"schema":"https://github.com/citation-style-language/schema/raw/master/csl-citation.json"}</w:instrText>
      </w:r>
      <w:r w:rsidRPr="006A2AF6">
        <w:rPr>
          <w:rFonts w:ascii="Garamond" w:hAnsi="Garamond"/>
        </w:rPr>
        <w:fldChar w:fldCharType="separate"/>
      </w:r>
      <w:r w:rsidRPr="006A2AF6">
        <w:rPr>
          <w:rFonts w:ascii="Garamond" w:hAnsi="Garamond"/>
          <w:noProof/>
        </w:rPr>
        <w:t xml:space="preserve">Nanang Gesang Wahyudi and Jatun Jatun, “Integrasi Teknologi Dalam Pendidikan: Tantangan Dan Peluang Pembelajaran Digital Di Sekolah Dasar,” </w:t>
      </w:r>
      <w:r w:rsidRPr="006A2AF6">
        <w:rPr>
          <w:rFonts w:ascii="Garamond" w:hAnsi="Garamond"/>
          <w:i/>
          <w:noProof/>
        </w:rPr>
        <w:t>Indonesian Research Journal on Education</w:t>
      </w:r>
      <w:r w:rsidRPr="006A2AF6">
        <w:rPr>
          <w:rFonts w:ascii="Garamond" w:hAnsi="Garamond"/>
          <w:noProof/>
        </w:rPr>
        <w:t xml:space="preserve"> 4, no. 4 (2024): 444–451.</w:t>
      </w:r>
      <w:r w:rsidRPr="006A2AF6">
        <w:rPr>
          <w:rFonts w:ascii="Garamond" w:hAnsi="Garamond"/>
        </w:rPr>
        <w:fldChar w:fldCharType="end"/>
      </w:r>
    </w:p>
  </w:footnote>
  <w:footnote w:id="48">
    <w:p w14:paraId="3DCB473E" w14:textId="77777777" w:rsidR="00362E00" w:rsidRPr="006A2AF6" w:rsidRDefault="00362E00" w:rsidP="006A2AF6">
      <w:pPr>
        <w:pStyle w:val="FootnoteText"/>
        <w:ind w:firstLine="720"/>
        <w:jc w:val="both"/>
        <w:rPr>
          <w:rFonts w:ascii="Garamond" w:hAnsi="Garamond"/>
          <w:lang w:val="en-US"/>
        </w:rPr>
      </w:pPr>
      <w:r w:rsidRPr="006A2AF6">
        <w:rPr>
          <w:rStyle w:val="FootnoteReference"/>
          <w:rFonts w:ascii="Garamond" w:hAnsi="Garamond"/>
        </w:rPr>
        <w:footnoteRef/>
      </w:r>
      <w:r w:rsidRPr="006A2AF6">
        <w:rPr>
          <w:rFonts w:ascii="Garamond" w:hAnsi="Garamond"/>
        </w:rPr>
        <w:t xml:space="preserve"> </w:t>
      </w:r>
      <w:r w:rsidRPr="006A2AF6">
        <w:rPr>
          <w:rFonts w:ascii="Garamond" w:hAnsi="Garamond"/>
        </w:rPr>
        <w:fldChar w:fldCharType="begin" w:fldLock="1"/>
      </w:r>
      <w:r w:rsidRPr="006A2AF6">
        <w:rPr>
          <w:rFonts w:ascii="Garamond" w:hAnsi="Garamond"/>
        </w:rPr>
        <w:instrText>ADDIN CSL_CITATION {"citationItems":[{"id":"ITEM-1","itemData":{"ISSN":"2798-4303","author":[{"dropping-particle":"","family":"Nasir","given":"Muhammad","non-dropping-particle":"","parse-names":false,"suffix":""},{"dropping-particle":"","family":"Sunardi","given":"Sunardi","non-dropping-particle":"","parse-names":false,"suffix":""}],"container-title":"Al-Rabwah","id":"ITEM-1","issue":"1","issued":{"date-parts":[["2025"]]},"page":"56-64","title":"Reorientasi Pendidikan Islam Dalam Era Digital: Telaah Teoritis Dan Studi Literatur","type":"article-journal","volume":"19"},"uris":["http://www.mendeley.com/documents/?uuid=a157c314-580c-4e71-a80b-0c7bee7b07f5"]}],"mendeley":{"formattedCitation":"Nasir and Sunardi, “Reorientasi Pendidikan Islam Dalam Era Digital: Telaah Teoritis Dan Studi Literatur.”","plainTextFormattedCitation":"Nasir and Sunardi, “Reorientasi Pendidikan Islam Dalam Era Digital: Telaah Teoritis Dan Studi Literatur.”","previouslyFormattedCitation":"Nasir and Sunardi, “Reorientasi Pendidikan Islam Dalam Era Digital: Telaah Teoritis Dan Studi Literatur.”"},"properties":{"noteIndex":48},"schema":"https://github.com/citation-style-language/schema/raw/master/csl-citation.json"}</w:instrText>
      </w:r>
      <w:r w:rsidRPr="006A2AF6">
        <w:rPr>
          <w:rFonts w:ascii="Garamond" w:hAnsi="Garamond"/>
        </w:rPr>
        <w:fldChar w:fldCharType="separate"/>
      </w:r>
      <w:r w:rsidRPr="006A2AF6">
        <w:rPr>
          <w:rFonts w:ascii="Garamond" w:hAnsi="Garamond"/>
          <w:noProof/>
        </w:rPr>
        <w:t>Nasir and Sunardi, “Reorientasi Pendidikan Islam Dalam Era Digital: Telaah Teoritis Dan Studi Literatur.”</w:t>
      </w:r>
      <w:r w:rsidRPr="006A2AF6">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1" w:name="_heading=h.z6f3ig2oxjia" w:colFirst="0" w:colLast="0"/>
    <w:bookmarkEnd w:id="1"/>
    <w:r>
      <w:rPr>
        <w:rFonts w:ascii="Garamond" w:eastAsia="Garamond" w:hAnsi="Garamond" w:cs="Garamond"/>
      </w:rPr>
      <w:t>P-ISSN: 2086-7190, E-ISSN: 299603</w:t>
    </w:r>
  </w:p>
  <w:p w14:paraId="15A7B161" w14:textId="4BAC44E2"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362E00">
      <w:rPr>
        <w:rFonts w:ascii="Garamond" w:eastAsia="Garamond" w:hAnsi="Garamond" w:cs="Garamond"/>
        <w:b/>
      </w:rPr>
      <w:t>7</w:t>
    </w:r>
    <w:r>
      <w:rPr>
        <w:rFonts w:ascii="Garamond" w:eastAsia="Garamond" w:hAnsi="Garamond" w:cs="Garamond"/>
        <w:b/>
      </w:rPr>
      <w:t>, Number 2, Desember 2025</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D8C6A59"/>
    <w:multiLevelType w:val="singleLevel"/>
    <w:tmpl w:val="BD8C6A59"/>
    <w:lvl w:ilvl="0">
      <w:start w:val="1"/>
      <w:numFmt w:val="decimal"/>
      <w:suff w:val="space"/>
      <w:lvlText w:val="%1."/>
      <w:lvlJc w:val="left"/>
    </w:lvl>
  </w:abstractNum>
  <w:abstractNum w:abstractNumId="1" w15:restartNumberingAfterBreak="0">
    <w:nsid w:val="F32A09E7"/>
    <w:multiLevelType w:val="singleLevel"/>
    <w:tmpl w:val="F32A09E7"/>
    <w:lvl w:ilvl="0">
      <w:start w:val="1"/>
      <w:numFmt w:val="lowerLetter"/>
      <w:suff w:val="space"/>
      <w:lvlText w:val="%1."/>
      <w:lvlJc w:val="left"/>
      <w:pPr>
        <w:ind w:left="14700"/>
      </w:pPr>
    </w:lvl>
  </w:abstractNum>
  <w:abstractNum w:abstractNumId="2"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C446F9"/>
    <w:multiLevelType w:val="hybridMultilevel"/>
    <w:tmpl w:val="2A7AFAF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3A731D39"/>
    <w:multiLevelType w:val="hybridMultilevel"/>
    <w:tmpl w:val="83DE6FB8"/>
    <w:lvl w:ilvl="0" w:tplc="3809000F">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189E2B"/>
    <w:multiLevelType w:val="singleLevel"/>
    <w:tmpl w:val="4C189E2B"/>
    <w:lvl w:ilvl="0">
      <w:start w:val="1"/>
      <w:numFmt w:val="decimal"/>
      <w:lvlText w:val="%1."/>
      <w:lvlJc w:val="left"/>
      <w:pPr>
        <w:tabs>
          <w:tab w:val="left" w:pos="425"/>
        </w:tabs>
        <w:ind w:left="425" w:hanging="425"/>
      </w:pPr>
    </w:lvl>
  </w:abstractNum>
  <w:abstractNum w:abstractNumId="8"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556A45"/>
    <w:multiLevelType w:val="hybridMultilevel"/>
    <w:tmpl w:val="5EFAF13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64723426"/>
    <w:multiLevelType w:val="hybridMultilevel"/>
    <w:tmpl w:val="9ACAE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7A2973"/>
    <w:multiLevelType w:val="hybridMultilevel"/>
    <w:tmpl w:val="284AF6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671672AF"/>
    <w:multiLevelType w:val="hybridMultilevel"/>
    <w:tmpl w:val="8AB4870E"/>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5" w15:restartNumberingAfterBreak="0">
    <w:nsid w:val="6C6656A6"/>
    <w:multiLevelType w:val="hybridMultilevel"/>
    <w:tmpl w:val="78027D54"/>
    <w:lvl w:ilvl="0" w:tplc="2D8A8EBE">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0DD452"/>
    <w:multiLevelType w:val="multilevel"/>
    <w:tmpl w:val="D88AC850"/>
    <w:lvl w:ilvl="0">
      <w:start w:val="2"/>
      <w:numFmt w:val="decimal"/>
      <w:suff w:val="space"/>
      <w:lvlText w:val="%1."/>
      <w:lvlJc w:val="left"/>
      <w:rPr>
        <w:b/>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2"/>
  </w:num>
  <w:num w:numId="4">
    <w:abstractNumId w:val="19"/>
  </w:num>
  <w:num w:numId="5">
    <w:abstractNumId w:val="6"/>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num>
  <w:num w:numId="15">
    <w:abstractNumId w:val="0"/>
  </w:num>
  <w:num w:numId="16">
    <w:abstractNumId w:val="17"/>
  </w:num>
  <w:num w:numId="17">
    <w:abstractNumId w:val="1"/>
  </w:num>
  <w:num w:numId="18">
    <w:abstractNumId w:val="12"/>
  </w:num>
  <w:num w:numId="19">
    <w:abstractNumId w:val="5"/>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401DC"/>
    <w:rsid w:val="000E1A1B"/>
    <w:rsid w:val="000E4F2B"/>
    <w:rsid w:val="00187218"/>
    <w:rsid w:val="002440FA"/>
    <w:rsid w:val="002B416E"/>
    <w:rsid w:val="002C0BB1"/>
    <w:rsid w:val="00315A96"/>
    <w:rsid w:val="00342ACA"/>
    <w:rsid w:val="00362E00"/>
    <w:rsid w:val="003731A1"/>
    <w:rsid w:val="004C7640"/>
    <w:rsid w:val="005260E0"/>
    <w:rsid w:val="005335E5"/>
    <w:rsid w:val="005A74CF"/>
    <w:rsid w:val="00614BDD"/>
    <w:rsid w:val="00637CAE"/>
    <w:rsid w:val="006463C6"/>
    <w:rsid w:val="00694D5F"/>
    <w:rsid w:val="006A2AF6"/>
    <w:rsid w:val="006B16CB"/>
    <w:rsid w:val="006E754A"/>
    <w:rsid w:val="007351FA"/>
    <w:rsid w:val="00780777"/>
    <w:rsid w:val="00812A0B"/>
    <w:rsid w:val="008443AC"/>
    <w:rsid w:val="00881E69"/>
    <w:rsid w:val="008916FA"/>
    <w:rsid w:val="0090543B"/>
    <w:rsid w:val="009463A9"/>
    <w:rsid w:val="009733CA"/>
    <w:rsid w:val="00976ACA"/>
    <w:rsid w:val="00A23CBA"/>
    <w:rsid w:val="00A413B2"/>
    <w:rsid w:val="00A75392"/>
    <w:rsid w:val="00AE3A77"/>
    <w:rsid w:val="00B051E7"/>
    <w:rsid w:val="00B14559"/>
    <w:rsid w:val="00B272A5"/>
    <w:rsid w:val="00B512D6"/>
    <w:rsid w:val="00BC66B3"/>
    <w:rsid w:val="00C130BB"/>
    <w:rsid w:val="00C542AC"/>
    <w:rsid w:val="00CB646B"/>
    <w:rsid w:val="00CC3B48"/>
    <w:rsid w:val="00DE70CE"/>
    <w:rsid w:val="00E41366"/>
    <w:rsid w:val="00EA74BE"/>
    <w:rsid w:val="00FB6369"/>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qFormat/>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qFormat/>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15">
    <w:name w:val="15"/>
    <w:basedOn w:val="DefaultParagraphFont"/>
    <w:qFormat/>
    <w:rsid w:val="00CC3B48"/>
    <w:rPr>
      <w:rFonts w:ascii="Times New Roman" w:hAnsi="Times New Roman" w:cs="Times New Roman" w:hint="default"/>
      <w:color w:val="0000FF"/>
      <w:u w:val="single"/>
    </w:rPr>
  </w:style>
  <w:style w:type="character" w:customStyle="1" w:styleId="16">
    <w:name w:val="16"/>
    <w:basedOn w:val="DefaultParagraphFont"/>
    <w:qFormat/>
    <w:rsid w:val="00CC3B48"/>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hratunhalimah21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ukmin@unikarta.ac.idm" TargetMode="External"/><Relationship Id="rId4" Type="http://schemas.openxmlformats.org/officeDocument/2006/relationships/settings" Target="settings.xml"/><Relationship Id="rId9" Type="http://schemas.openxmlformats.org/officeDocument/2006/relationships/hyperlink" Target="mailto:Fmaulida041@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D9988-6913-406C-BFC5-A92C5646C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5092</Words>
  <Characters>2902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10</cp:revision>
  <dcterms:created xsi:type="dcterms:W3CDTF">2025-11-28T14:33:00Z</dcterms:created>
  <dcterms:modified xsi:type="dcterms:W3CDTF">2025-12-01T01:52:00Z</dcterms:modified>
</cp:coreProperties>
</file>